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250B0BD" w14:textId="78E9E2BA" w:rsidR="00663774" w:rsidRPr="001814C4" w:rsidRDefault="00663774" w:rsidP="00663774">
      <w:pPr>
        <w:jc w:val="center"/>
        <w:rPr>
          <w:b/>
          <w:lang w:val="en-US"/>
        </w:rPr>
      </w:pPr>
    </w:p>
    <w:p w14:paraId="2C992352" w14:textId="77777777" w:rsidR="00663774" w:rsidRDefault="00663774" w:rsidP="00663774"/>
    <w:p w14:paraId="09ECC068" w14:textId="77777777" w:rsidR="00663774" w:rsidRDefault="00663774" w:rsidP="00663774">
      <w:r>
        <w:t>Nama Penulis</w:t>
      </w:r>
      <w:r>
        <w:tab/>
        <w:t>:</w:t>
      </w:r>
    </w:p>
    <w:p w14:paraId="5A9E116C" w14:textId="184D0313" w:rsidR="00663774" w:rsidRDefault="00663774" w:rsidP="00663774">
      <w:r>
        <w:t>Judul</w:t>
      </w:r>
      <w:r>
        <w:rPr>
          <w:lang w:val="en-US"/>
        </w:rPr>
        <w:t xml:space="preserve"> </w:t>
      </w:r>
      <w:r>
        <w:t>artikel</w:t>
      </w:r>
      <w:r>
        <w:tab/>
        <w:t>:</w:t>
      </w:r>
    </w:p>
    <w:p w14:paraId="7D0F4C8C" w14:textId="77777777" w:rsidR="00663774" w:rsidRDefault="00663774" w:rsidP="00663774">
      <w:pPr>
        <w:jc w:val="both"/>
      </w:pPr>
    </w:p>
    <w:p w14:paraId="4EF8A1C7" w14:textId="603FC1F4" w:rsidR="00663774" w:rsidRDefault="00663774" w:rsidP="00663774">
      <w:pPr>
        <w:jc w:val="both"/>
      </w:pPr>
      <w:r>
        <w:t>Beri tanda checklist (√) pada poin pengecekan artikel di bawah ini. Formulir ini menunjukkan artikel yang anda</w:t>
      </w:r>
      <w:r>
        <w:rPr>
          <w:lang w:val="en-US"/>
        </w:rPr>
        <w:t xml:space="preserve"> </w:t>
      </w:r>
      <w:r>
        <w:t xml:space="preserve">kirimkan telah sesuai </w:t>
      </w:r>
      <w:r>
        <w:rPr>
          <w:i/>
        </w:rPr>
        <w:t xml:space="preserve">author guideline </w:t>
      </w:r>
      <w:r>
        <w:t>atau belum. Jika belum, mohon terlebih dahulu disesuaikan.Terima kasih.</w:t>
      </w:r>
    </w:p>
    <w:p w14:paraId="33632024" w14:textId="77777777" w:rsidR="00663774" w:rsidRPr="00BE240C" w:rsidRDefault="00663774" w:rsidP="00663774">
      <w:pPr>
        <w:tabs>
          <w:tab w:val="left" w:pos="5978"/>
        </w:tabs>
      </w:pPr>
      <w:r>
        <w:tab/>
      </w:r>
    </w:p>
    <w:tbl>
      <w:tblPr>
        <w:tblW w:w="5286" w:type="pct"/>
        <w:tblInd w:w="-11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52"/>
        <w:gridCol w:w="6718"/>
        <w:gridCol w:w="1269"/>
        <w:gridCol w:w="1125"/>
      </w:tblGrid>
      <w:tr w:rsidR="00663774" w:rsidRPr="00066838" w14:paraId="050BD3CC" w14:textId="77777777" w:rsidTr="00A067F4">
        <w:tc>
          <w:tcPr>
            <w:tcW w:w="334" w:type="pct"/>
          </w:tcPr>
          <w:p w14:paraId="7CD4DE8A" w14:textId="77777777" w:rsidR="00663774" w:rsidRPr="00066838" w:rsidRDefault="00663774" w:rsidP="00B01353">
            <w:pPr>
              <w:contextualSpacing/>
              <w:jc w:val="center"/>
              <w:rPr>
                <w:b/>
              </w:rPr>
            </w:pPr>
            <w:r w:rsidRPr="00066838">
              <w:rPr>
                <w:b/>
              </w:rPr>
              <w:t>NO.</w:t>
            </w:r>
          </w:p>
        </w:tc>
        <w:tc>
          <w:tcPr>
            <w:tcW w:w="3440" w:type="pct"/>
          </w:tcPr>
          <w:p w14:paraId="0D6A4FB1" w14:textId="77777777" w:rsidR="00663774" w:rsidRDefault="00663774" w:rsidP="00B01353">
            <w:pPr>
              <w:contextualSpacing/>
              <w:jc w:val="center"/>
            </w:pPr>
            <w:r>
              <w:t>ITEM EVALUASI DIRI (teknis)</w:t>
            </w:r>
          </w:p>
          <w:p w14:paraId="42800102" w14:textId="77777777" w:rsidR="00663774" w:rsidRPr="00066838" w:rsidRDefault="00663774" w:rsidP="00B01353">
            <w:pPr>
              <w:contextualSpacing/>
              <w:jc w:val="center"/>
              <w:rPr>
                <w:b/>
              </w:rPr>
            </w:pPr>
            <w:r w:rsidRPr="00BE240C">
              <w:rPr>
                <w:b/>
              </w:rPr>
              <w:t>*Jika</w:t>
            </w:r>
            <w:r>
              <w:rPr>
                <w:b/>
              </w:rPr>
              <w:t xml:space="preserve"> </w:t>
            </w:r>
            <w:r w:rsidRPr="00BE240C">
              <w:rPr>
                <w:b/>
              </w:rPr>
              <w:t>anda</w:t>
            </w:r>
            <w:r>
              <w:rPr>
                <w:b/>
              </w:rPr>
              <w:t xml:space="preserve"> </w:t>
            </w:r>
            <w:r w:rsidRPr="00BE240C">
              <w:rPr>
                <w:b/>
              </w:rPr>
              <w:t>menjawab BELUM, maka</w:t>
            </w:r>
            <w:r>
              <w:rPr>
                <w:b/>
              </w:rPr>
              <w:t xml:space="preserve"> artikel </w:t>
            </w:r>
            <w:r w:rsidRPr="00BE240C">
              <w:rPr>
                <w:b/>
              </w:rPr>
              <w:t>WAJIB disesuaikan</w:t>
            </w:r>
            <w:r>
              <w:rPr>
                <w:b/>
              </w:rPr>
              <w:t xml:space="preserve"> </w:t>
            </w:r>
            <w:r w:rsidRPr="00BE240C">
              <w:rPr>
                <w:b/>
              </w:rPr>
              <w:t>terlebih</w:t>
            </w:r>
            <w:r>
              <w:rPr>
                <w:b/>
              </w:rPr>
              <w:t xml:space="preserve"> </w:t>
            </w:r>
            <w:r w:rsidRPr="00BE240C">
              <w:rPr>
                <w:b/>
              </w:rPr>
              <w:t>dahulu, sebelum</w:t>
            </w:r>
            <w:r>
              <w:rPr>
                <w:b/>
              </w:rPr>
              <w:t xml:space="preserve"> </w:t>
            </w:r>
            <w:r w:rsidRPr="00BE240C">
              <w:rPr>
                <w:b/>
              </w:rPr>
              <w:t>anda</w:t>
            </w:r>
            <w:r>
              <w:rPr>
                <w:b/>
              </w:rPr>
              <w:t xml:space="preserve"> </w:t>
            </w:r>
            <w:r w:rsidRPr="00BE240C">
              <w:rPr>
                <w:b/>
              </w:rPr>
              <w:t>kirimkan</w:t>
            </w:r>
            <w:r>
              <w:rPr>
                <w:b/>
              </w:rPr>
              <w:t xml:space="preserve"> </w:t>
            </w:r>
            <w:r w:rsidRPr="00BE240C">
              <w:rPr>
                <w:b/>
              </w:rPr>
              <w:t>kembali</w:t>
            </w:r>
          </w:p>
        </w:tc>
        <w:tc>
          <w:tcPr>
            <w:tcW w:w="650" w:type="pct"/>
          </w:tcPr>
          <w:p w14:paraId="43B37D0C" w14:textId="77777777" w:rsidR="00663774" w:rsidRPr="00066838" w:rsidRDefault="00663774" w:rsidP="00B01353">
            <w:pPr>
              <w:contextualSpacing/>
              <w:jc w:val="center"/>
              <w:rPr>
                <w:b/>
              </w:rPr>
            </w:pPr>
            <w:r>
              <w:rPr>
                <w:b/>
              </w:rPr>
              <w:t>SUDAH</w:t>
            </w:r>
          </w:p>
        </w:tc>
        <w:tc>
          <w:tcPr>
            <w:tcW w:w="576" w:type="pct"/>
          </w:tcPr>
          <w:p w14:paraId="57D10E99" w14:textId="77777777" w:rsidR="00663774" w:rsidRPr="0047183A" w:rsidRDefault="00663774" w:rsidP="00B01353">
            <w:pPr>
              <w:contextualSpacing/>
              <w:jc w:val="center"/>
              <w:rPr>
                <w:b/>
              </w:rPr>
            </w:pPr>
            <w:r w:rsidRPr="0047183A">
              <w:rPr>
                <w:b/>
              </w:rPr>
              <w:t>BELUM</w:t>
            </w:r>
          </w:p>
          <w:p w14:paraId="0A29EA3D" w14:textId="77777777" w:rsidR="00663774" w:rsidRPr="00066838" w:rsidRDefault="00663774" w:rsidP="00B01353">
            <w:pPr>
              <w:contextualSpacing/>
              <w:jc w:val="center"/>
              <w:rPr>
                <w:b/>
              </w:rPr>
            </w:pPr>
          </w:p>
        </w:tc>
      </w:tr>
      <w:tr w:rsidR="00663774" w14:paraId="090715B3" w14:textId="77777777" w:rsidTr="00A067F4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3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C8DDFA" w14:textId="77777777" w:rsidR="00663774" w:rsidRPr="0047183A" w:rsidRDefault="00663774" w:rsidP="00B01353">
            <w:pPr>
              <w:contextualSpacing/>
              <w:jc w:val="center"/>
              <w:rPr>
                <w:b/>
              </w:rPr>
            </w:pPr>
          </w:p>
        </w:tc>
        <w:tc>
          <w:tcPr>
            <w:tcW w:w="344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F88163" w14:textId="77777777" w:rsidR="00663774" w:rsidRDefault="00663774" w:rsidP="00B01353">
            <w:pPr>
              <w:contextualSpacing/>
              <w:jc w:val="center"/>
              <w:rPr>
                <w:b/>
              </w:rPr>
            </w:pPr>
          </w:p>
          <w:p w14:paraId="358863F8" w14:textId="791754C7" w:rsidR="00663774" w:rsidRPr="0047183A" w:rsidRDefault="00663774" w:rsidP="00B01353">
            <w:pPr>
              <w:contextualSpacing/>
              <w:jc w:val="center"/>
              <w:rPr>
                <w:b/>
              </w:rPr>
            </w:pPr>
            <w:r>
              <w:rPr>
                <w:b/>
              </w:rPr>
              <w:t>HASIL CEK TURNITIN sebesar 1</w:t>
            </w:r>
            <w:r w:rsidR="001814C4">
              <w:rPr>
                <w:b/>
                <w:lang w:val="en-US"/>
              </w:rPr>
              <w:t>5</w:t>
            </w:r>
            <w:r>
              <w:rPr>
                <w:b/>
              </w:rPr>
              <w:t>%</w:t>
            </w:r>
          </w:p>
          <w:p w14:paraId="4C6FF2FE" w14:textId="77777777" w:rsidR="00663774" w:rsidRDefault="00663774" w:rsidP="00B01353">
            <w:pPr>
              <w:contextualSpacing/>
              <w:jc w:val="center"/>
              <w:rPr>
                <w:b/>
              </w:rPr>
            </w:pPr>
            <w:r w:rsidRPr="0047183A">
              <w:rPr>
                <w:b/>
              </w:rPr>
              <w:t>Hasil</w:t>
            </w:r>
            <w:r>
              <w:rPr>
                <w:b/>
              </w:rPr>
              <w:t xml:space="preserve"> </w:t>
            </w:r>
            <w:r w:rsidRPr="0047183A">
              <w:rPr>
                <w:b/>
              </w:rPr>
              <w:t>cek</w:t>
            </w:r>
            <w:r>
              <w:rPr>
                <w:b/>
              </w:rPr>
              <w:t xml:space="preserve"> </w:t>
            </w:r>
            <w:r w:rsidRPr="0047183A">
              <w:rPr>
                <w:b/>
              </w:rPr>
              <w:t>similiarity</w:t>
            </w:r>
            <w:r>
              <w:rPr>
                <w:b/>
              </w:rPr>
              <w:t xml:space="preserve"> </w:t>
            </w:r>
            <w:r w:rsidRPr="0047183A">
              <w:rPr>
                <w:b/>
              </w:rPr>
              <w:t>tidak</w:t>
            </w:r>
            <w:r>
              <w:rPr>
                <w:b/>
              </w:rPr>
              <w:t xml:space="preserve"> </w:t>
            </w:r>
            <w:r w:rsidRPr="0047183A">
              <w:rPr>
                <w:b/>
              </w:rPr>
              <w:t>lebih</w:t>
            </w:r>
            <w:r>
              <w:rPr>
                <w:b/>
              </w:rPr>
              <w:t xml:space="preserve"> </w:t>
            </w:r>
            <w:r w:rsidRPr="0047183A">
              <w:rPr>
                <w:b/>
              </w:rPr>
              <w:t>dari 25%</w:t>
            </w:r>
          </w:p>
          <w:p w14:paraId="7DC9D934" w14:textId="77777777" w:rsidR="00663774" w:rsidRPr="0047183A" w:rsidRDefault="00663774" w:rsidP="00B01353">
            <w:pPr>
              <w:contextualSpacing/>
              <w:jc w:val="center"/>
              <w:rPr>
                <w:b/>
              </w:rPr>
            </w:pPr>
          </w:p>
        </w:tc>
        <w:tc>
          <w:tcPr>
            <w:tcW w:w="6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9EA56A" w14:textId="7253D281" w:rsidR="00663774" w:rsidRPr="0047183A" w:rsidRDefault="00396C6B" w:rsidP="00B01353">
            <w:pPr>
              <w:contextualSpacing/>
              <w:jc w:val="center"/>
              <w:rPr>
                <w:b/>
              </w:rPr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3CA15C" w14:textId="77777777" w:rsidR="00663774" w:rsidRPr="0047183A" w:rsidRDefault="00663774" w:rsidP="00B01353">
            <w:pPr>
              <w:contextualSpacing/>
              <w:jc w:val="center"/>
              <w:rPr>
                <w:b/>
              </w:rPr>
            </w:pPr>
          </w:p>
        </w:tc>
      </w:tr>
      <w:tr w:rsidR="00663774" w:rsidRPr="00066838" w14:paraId="04DD2D61" w14:textId="77777777" w:rsidTr="00A067F4">
        <w:tc>
          <w:tcPr>
            <w:tcW w:w="334" w:type="pct"/>
            <w:shd w:val="clear" w:color="auto" w:fill="E7E6E6" w:themeFill="background2"/>
          </w:tcPr>
          <w:p w14:paraId="6FD82E3E" w14:textId="77777777" w:rsidR="00663774" w:rsidRPr="00066838" w:rsidRDefault="00663774" w:rsidP="00B01353">
            <w:pPr>
              <w:contextualSpacing/>
              <w:jc w:val="center"/>
              <w:rPr>
                <w:b/>
              </w:rPr>
            </w:pPr>
            <w:r w:rsidRPr="00066838">
              <w:rPr>
                <w:b/>
              </w:rPr>
              <w:t>1</w:t>
            </w:r>
          </w:p>
        </w:tc>
        <w:tc>
          <w:tcPr>
            <w:tcW w:w="3440" w:type="pct"/>
            <w:shd w:val="clear" w:color="auto" w:fill="E7E6E6" w:themeFill="background2"/>
          </w:tcPr>
          <w:p w14:paraId="537305E5" w14:textId="07FFAACE" w:rsidR="00663774" w:rsidRPr="00663774" w:rsidRDefault="00663774" w:rsidP="00B01353">
            <w:pPr>
              <w:contextualSpacing/>
              <w:jc w:val="center"/>
              <w:rPr>
                <w:b/>
                <w:lang w:val="en-US"/>
              </w:rPr>
            </w:pPr>
            <w:r w:rsidRPr="00066838">
              <w:t>JUDUL BAHASA INDONESIA</w:t>
            </w:r>
          </w:p>
        </w:tc>
        <w:tc>
          <w:tcPr>
            <w:tcW w:w="650" w:type="pct"/>
            <w:shd w:val="clear" w:color="auto" w:fill="E7E6E6" w:themeFill="background2"/>
          </w:tcPr>
          <w:p w14:paraId="7EB60851" w14:textId="77777777" w:rsidR="00663774" w:rsidRPr="00066838" w:rsidRDefault="00663774" w:rsidP="00B01353">
            <w:pPr>
              <w:contextualSpacing/>
              <w:jc w:val="center"/>
              <w:rPr>
                <w:b/>
              </w:rPr>
            </w:pPr>
          </w:p>
        </w:tc>
        <w:tc>
          <w:tcPr>
            <w:tcW w:w="576" w:type="pct"/>
            <w:shd w:val="clear" w:color="auto" w:fill="E7E6E6" w:themeFill="background2"/>
          </w:tcPr>
          <w:p w14:paraId="2869FB5F" w14:textId="77777777" w:rsidR="00663774" w:rsidRPr="00066838" w:rsidRDefault="00663774" w:rsidP="00B01353">
            <w:pPr>
              <w:contextualSpacing/>
              <w:jc w:val="center"/>
              <w:rPr>
                <w:b/>
              </w:rPr>
            </w:pPr>
          </w:p>
        </w:tc>
      </w:tr>
      <w:tr w:rsidR="00663774" w:rsidRPr="00066838" w14:paraId="5A7B9F43" w14:textId="77777777" w:rsidTr="00A067F4">
        <w:tc>
          <w:tcPr>
            <w:tcW w:w="334" w:type="pct"/>
            <w:vMerge w:val="restart"/>
          </w:tcPr>
          <w:p w14:paraId="342288C1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2BE51587" w14:textId="15CFA960" w:rsidR="00663774" w:rsidRPr="00066838" w:rsidRDefault="00663774" w:rsidP="00B01353">
            <w:pPr>
              <w:jc w:val="both"/>
            </w:pPr>
            <w:r w:rsidRPr="00066838">
              <w:t>Maksimal 1</w:t>
            </w:r>
            <w:r>
              <w:rPr>
                <w:lang w:val="en-US"/>
              </w:rPr>
              <w:t>0</w:t>
            </w:r>
            <w:r w:rsidRPr="00066838">
              <w:t xml:space="preserve"> kata</w:t>
            </w:r>
          </w:p>
        </w:tc>
        <w:tc>
          <w:tcPr>
            <w:tcW w:w="650" w:type="pct"/>
          </w:tcPr>
          <w:p w14:paraId="0E77A57A" w14:textId="3CF0D60B" w:rsidR="00663774" w:rsidRPr="00B27E10" w:rsidRDefault="00851E4A" w:rsidP="00B01353">
            <w:pPr>
              <w:contextualSpacing/>
              <w:jc w:val="center"/>
              <w:rPr>
                <w:b/>
                <w:lang w:val="en-US"/>
              </w:rPr>
            </w:pPr>
            <w:r>
              <w:rPr>
                <w:b/>
                <w:lang w:val="en-US"/>
              </w:rPr>
              <w:t>√</w:t>
            </w:r>
            <w:bookmarkStart w:id="0" w:name="_GoBack"/>
            <w:bookmarkEnd w:id="0"/>
          </w:p>
        </w:tc>
        <w:tc>
          <w:tcPr>
            <w:tcW w:w="576" w:type="pct"/>
          </w:tcPr>
          <w:p w14:paraId="1F13ED19" w14:textId="77777777" w:rsidR="00663774" w:rsidRPr="00066838" w:rsidRDefault="00663774" w:rsidP="00B01353">
            <w:pPr>
              <w:contextualSpacing/>
              <w:jc w:val="center"/>
              <w:rPr>
                <w:b/>
              </w:rPr>
            </w:pPr>
          </w:p>
        </w:tc>
      </w:tr>
      <w:tr w:rsidR="00663774" w:rsidRPr="00066838" w14:paraId="6779E8C8" w14:textId="77777777" w:rsidTr="00A067F4">
        <w:tc>
          <w:tcPr>
            <w:tcW w:w="334" w:type="pct"/>
            <w:vMerge/>
          </w:tcPr>
          <w:p w14:paraId="5399BC9C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4BE57C65" w14:textId="4ACBC84D" w:rsidR="00663774" w:rsidRPr="00066838" w:rsidRDefault="00663774" w:rsidP="00B01353">
            <w:pPr>
              <w:jc w:val="both"/>
            </w:pPr>
            <w:r w:rsidRPr="00066838">
              <w:t>Tanpa</w:t>
            </w:r>
            <w:r>
              <w:rPr>
                <w:lang w:val="en-US"/>
              </w:rPr>
              <w:t xml:space="preserve"> </w:t>
            </w:r>
            <w:r w:rsidRPr="00066838">
              <w:t>singkatan</w:t>
            </w:r>
          </w:p>
        </w:tc>
        <w:tc>
          <w:tcPr>
            <w:tcW w:w="650" w:type="pct"/>
          </w:tcPr>
          <w:p w14:paraId="3DE212B9" w14:textId="1074306C" w:rsidR="00663774" w:rsidRPr="00066838" w:rsidRDefault="00AE7052" w:rsidP="00B01353">
            <w:pPr>
              <w:contextualSpacing/>
              <w:jc w:val="center"/>
              <w:rPr>
                <w:b/>
              </w:rPr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24F5097E" w14:textId="77777777" w:rsidR="00663774" w:rsidRPr="00066838" w:rsidRDefault="00663774" w:rsidP="00B01353">
            <w:pPr>
              <w:contextualSpacing/>
              <w:jc w:val="center"/>
              <w:rPr>
                <w:b/>
              </w:rPr>
            </w:pPr>
          </w:p>
        </w:tc>
      </w:tr>
      <w:tr w:rsidR="001814C4" w:rsidRPr="00066838" w14:paraId="1A70B62F" w14:textId="77777777" w:rsidTr="00A067F4">
        <w:trPr>
          <w:trHeight w:val="377"/>
        </w:trPr>
        <w:tc>
          <w:tcPr>
            <w:tcW w:w="334" w:type="pct"/>
            <w:vMerge/>
          </w:tcPr>
          <w:p w14:paraId="4AE441D5" w14:textId="77777777" w:rsidR="001814C4" w:rsidRPr="00066838" w:rsidRDefault="001814C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31BE67EA" w14:textId="77777777" w:rsidR="001814C4" w:rsidRPr="00066838" w:rsidRDefault="001814C4" w:rsidP="00B01353">
            <w:pPr>
              <w:jc w:val="both"/>
            </w:pPr>
            <w:r w:rsidRPr="00066838">
              <w:t>Tanpa sub judul</w:t>
            </w:r>
          </w:p>
        </w:tc>
        <w:tc>
          <w:tcPr>
            <w:tcW w:w="650" w:type="pct"/>
          </w:tcPr>
          <w:p w14:paraId="70A5462F" w14:textId="547266CA" w:rsidR="001814C4" w:rsidRPr="00066838" w:rsidRDefault="00AE7052" w:rsidP="00B01353">
            <w:pPr>
              <w:contextualSpacing/>
              <w:jc w:val="center"/>
              <w:rPr>
                <w:b/>
              </w:rPr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0F827289" w14:textId="77777777" w:rsidR="001814C4" w:rsidRPr="00066838" w:rsidRDefault="001814C4" w:rsidP="00B01353">
            <w:pPr>
              <w:contextualSpacing/>
              <w:jc w:val="center"/>
              <w:rPr>
                <w:b/>
              </w:rPr>
            </w:pPr>
          </w:p>
        </w:tc>
      </w:tr>
      <w:tr w:rsidR="00663774" w:rsidRPr="00066838" w14:paraId="4103E110" w14:textId="77777777" w:rsidTr="00A067F4">
        <w:tc>
          <w:tcPr>
            <w:tcW w:w="334" w:type="pct"/>
            <w:shd w:val="clear" w:color="auto" w:fill="E7E6E6" w:themeFill="background2"/>
          </w:tcPr>
          <w:p w14:paraId="00750E41" w14:textId="77777777" w:rsidR="00663774" w:rsidRPr="00066838" w:rsidRDefault="00663774" w:rsidP="00B01353">
            <w:pPr>
              <w:contextualSpacing/>
              <w:jc w:val="center"/>
            </w:pPr>
            <w:r w:rsidRPr="00066838">
              <w:t>2</w:t>
            </w:r>
          </w:p>
        </w:tc>
        <w:tc>
          <w:tcPr>
            <w:tcW w:w="3440" w:type="pct"/>
            <w:shd w:val="clear" w:color="auto" w:fill="E7E6E6" w:themeFill="background2"/>
          </w:tcPr>
          <w:p w14:paraId="25B08059" w14:textId="77777777" w:rsidR="00663774" w:rsidRPr="00066838" w:rsidRDefault="00663774" w:rsidP="00B01353">
            <w:pPr>
              <w:jc w:val="center"/>
              <w:rPr>
                <w:noProof/>
              </w:rPr>
            </w:pPr>
            <w:bookmarkStart w:id="1" w:name="_Hlk480028160"/>
            <w:r w:rsidRPr="00066838">
              <w:rPr>
                <w:noProof/>
              </w:rPr>
              <w:t>NAMA</w:t>
            </w:r>
            <w:bookmarkEnd w:id="1"/>
            <w:r w:rsidRPr="00066838">
              <w:rPr>
                <w:noProof/>
              </w:rPr>
              <w:t xml:space="preserve"> PENULIS</w:t>
            </w:r>
          </w:p>
        </w:tc>
        <w:tc>
          <w:tcPr>
            <w:tcW w:w="650" w:type="pct"/>
            <w:shd w:val="clear" w:color="auto" w:fill="E7E6E6" w:themeFill="background2"/>
          </w:tcPr>
          <w:p w14:paraId="7F389AAA" w14:textId="77777777" w:rsidR="00663774" w:rsidRPr="00066838" w:rsidRDefault="00663774" w:rsidP="00B01353">
            <w:pPr>
              <w:contextualSpacing/>
              <w:jc w:val="center"/>
              <w:rPr>
                <w:b/>
              </w:rPr>
            </w:pPr>
          </w:p>
        </w:tc>
        <w:tc>
          <w:tcPr>
            <w:tcW w:w="576" w:type="pct"/>
            <w:shd w:val="clear" w:color="auto" w:fill="E7E6E6" w:themeFill="background2"/>
          </w:tcPr>
          <w:p w14:paraId="39926A46" w14:textId="77777777" w:rsidR="00663774" w:rsidRPr="00066838" w:rsidRDefault="00663774" w:rsidP="00B01353">
            <w:pPr>
              <w:contextualSpacing/>
              <w:jc w:val="center"/>
              <w:rPr>
                <w:b/>
              </w:rPr>
            </w:pPr>
          </w:p>
        </w:tc>
      </w:tr>
      <w:tr w:rsidR="00663774" w:rsidRPr="00066838" w14:paraId="7CEBF426" w14:textId="77777777" w:rsidTr="00A067F4">
        <w:tc>
          <w:tcPr>
            <w:tcW w:w="334" w:type="pct"/>
            <w:vMerge w:val="restart"/>
          </w:tcPr>
          <w:p w14:paraId="4CDDF04A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795819AD" w14:textId="77777777" w:rsidR="00663774" w:rsidRPr="0047183A" w:rsidRDefault="00663774" w:rsidP="00B01353">
            <w:pPr>
              <w:jc w:val="both"/>
              <w:rPr>
                <w:noProof/>
              </w:rPr>
            </w:pPr>
            <w:r>
              <w:rPr>
                <w:noProof/>
              </w:rPr>
              <w:t>Seluruh penulis ditulis lengkap, sesuai dengan Metadata saat submit</w:t>
            </w:r>
          </w:p>
        </w:tc>
        <w:tc>
          <w:tcPr>
            <w:tcW w:w="650" w:type="pct"/>
          </w:tcPr>
          <w:p w14:paraId="43DDF709" w14:textId="2B187DF4" w:rsidR="00663774" w:rsidRPr="00066838" w:rsidRDefault="00B35489" w:rsidP="00B01353">
            <w:pPr>
              <w:contextualSpacing/>
              <w:jc w:val="center"/>
              <w:rPr>
                <w:b/>
              </w:rPr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355AF168" w14:textId="77777777" w:rsidR="00663774" w:rsidRPr="00066838" w:rsidRDefault="00663774" w:rsidP="00B01353">
            <w:pPr>
              <w:contextualSpacing/>
              <w:jc w:val="center"/>
              <w:rPr>
                <w:b/>
              </w:rPr>
            </w:pPr>
          </w:p>
        </w:tc>
      </w:tr>
      <w:tr w:rsidR="00663774" w:rsidRPr="00066838" w14:paraId="76067C43" w14:textId="77777777" w:rsidTr="00A067F4">
        <w:tc>
          <w:tcPr>
            <w:tcW w:w="334" w:type="pct"/>
            <w:vMerge/>
          </w:tcPr>
          <w:p w14:paraId="0302600D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0D2B8B26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>tanpa singkatan</w:t>
            </w:r>
          </w:p>
        </w:tc>
        <w:tc>
          <w:tcPr>
            <w:tcW w:w="650" w:type="pct"/>
          </w:tcPr>
          <w:p w14:paraId="5A85DBAA" w14:textId="65A4B98D" w:rsidR="00663774" w:rsidRPr="00066838" w:rsidRDefault="00B35489" w:rsidP="00B01353">
            <w:pPr>
              <w:contextualSpacing/>
              <w:jc w:val="center"/>
              <w:rPr>
                <w:b/>
              </w:rPr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5C48F5B1" w14:textId="77777777" w:rsidR="00663774" w:rsidRPr="00066838" w:rsidRDefault="00663774" w:rsidP="00B01353">
            <w:pPr>
              <w:contextualSpacing/>
              <w:jc w:val="center"/>
              <w:rPr>
                <w:b/>
              </w:rPr>
            </w:pPr>
          </w:p>
        </w:tc>
      </w:tr>
      <w:tr w:rsidR="001814C4" w:rsidRPr="00066838" w14:paraId="49F3595B" w14:textId="77777777" w:rsidTr="00A067F4">
        <w:trPr>
          <w:trHeight w:val="377"/>
        </w:trPr>
        <w:tc>
          <w:tcPr>
            <w:tcW w:w="334" w:type="pct"/>
            <w:vMerge/>
          </w:tcPr>
          <w:p w14:paraId="71DA04EE" w14:textId="77777777" w:rsidR="001814C4" w:rsidRPr="00066838" w:rsidRDefault="001814C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53FC228F" w14:textId="77777777" w:rsidR="001814C4" w:rsidRPr="00066838" w:rsidRDefault="001814C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>tanpa gelar</w:t>
            </w:r>
          </w:p>
        </w:tc>
        <w:tc>
          <w:tcPr>
            <w:tcW w:w="650" w:type="pct"/>
          </w:tcPr>
          <w:p w14:paraId="0AC6AAC9" w14:textId="7B6F5419" w:rsidR="001814C4" w:rsidRPr="00066838" w:rsidRDefault="00B35489" w:rsidP="00B01353">
            <w:pPr>
              <w:contextualSpacing/>
              <w:jc w:val="center"/>
              <w:rPr>
                <w:b/>
              </w:rPr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0292848A" w14:textId="77777777" w:rsidR="001814C4" w:rsidRPr="00066838" w:rsidRDefault="001814C4" w:rsidP="00B01353">
            <w:pPr>
              <w:contextualSpacing/>
              <w:jc w:val="center"/>
              <w:rPr>
                <w:b/>
              </w:rPr>
            </w:pPr>
          </w:p>
        </w:tc>
      </w:tr>
      <w:tr w:rsidR="00663774" w:rsidRPr="00066838" w14:paraId="2C2DBEF3" w14:textId="77777777" w:rsidTr="00A067F4">
        <w:tc>
          <w:tcPr>
            <w:tcW w:w="334" w:type="pct"/>
            <w:shd w:val="clear" w:color="auto" w:fill="E7E6E6" w:themeFill="background2"/>
          </w:tcPr>
          <w:p w14:paraId="62D8BEB2" w14:textId="77777777" w:rsidR="00663774" w:rsidRPr="00066838" w:rsidRDefault="00663774" w:rsidP="00B01353">
            <w:pPr>
              <w:contextualSpacing/>
              <w:jc w:val="center"/>
            </w:pPr>
            <w:r w:rsidRPr="00066838">
              <w:t>3</w:t>
            </w:r>
          </w:p>
        </w:tc>
        <w:tc>
          <w:tcPr>
            <w:tcW w:w="3440" w:type="pct"/>
            <w:shd w:val="clear" w:color="auto" w:fill="E7E6E6" w:themeFill="background2"/>
          </w:tcPr>
          <w:p w14:paraId="3018A2FC" w14:textId="77777777" w:rsidR="00663774" w:rsidRPr="00066838" w:rsidRDefault="00663774" w:rsidP="00B01353">
            <w:pPr>
              <w:jc w:val="center"/>
              <w:rPr>
                <w:noProof/>
              </w:rPr>
            </w:pPr>
            <w:r w:rsidRPr="00066838">
              <w:t>NAMA INSTANSI</w:t>
            </w:r>
          </w:p>
        </w:tc>
        <w:tc>
          <w:tcPr>
            <w:tcW w:w="650" w:type="pct"/>
            <w:shd w:val="clear" w:color="auto" w:fill="E7E6E6" w:themeFill="background2"/>
          </w:tcPr>
          <w:p w14:paraId="3C315BBD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576" w:type="pct"/>
            <w:shd w:val="clear" w:color="auto" w:fill="E7E6E6" w:themeFill="background2"/>
          </w:tcPr>
          <w:p w14:paraId="4C99325C" w14:textId="77777777" w:rsidR="00663774" w:rsidRPr="00066838" w:rsidRDefault="00663774" w:rsidP="00B01353">
            <w:pPr>
              <w:contextualSpacing/>
              <w:jc w:val="center"/>
            </w:pPr>
          </w:p>
        </w:tc>
      </w:tr>
      <w:tr w:rsidR="00663774" w:rsidRPr="00066838" w14:paraId="38D17610" w14:textId="77777777" w:rsidTr="00A067F4">
        <w:tc>
          <w:tcPr>
            <w:tcW w:w="334" w:type="pct"/>
          </w:tcPr>
          <w:p w14:paraId="72034DB6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03C92C5E" w14:textId="76B2789C" w:rsidR="00663774" w:rsidRDefault="00663774" w:rsidP="00B01353">
            <w:pPr>
              <w:jc w:val="both"/>
            </w:pPr>
            <w:r w:rsidRPr="00066838">
              <w:t>Nama instansi</w:t>
            </w:r>
            <w:r>
              <w:t xml:space="preserve"> </w:t>
            </w:r>
            <w:r w:rsidRPr="00066838">
              <w:t>setiap</w:t>
            </w:r>
            <w:r>
              <w:t xml:space="preserve"> </w:t>
            </w:r>
            <w:r w:rsidRPr="00066838">
              <w:t>penulis yang dicantumkan</w:t>
            </w:r>
            <w:r>
              <w:t xml:space="preserve"> </w:t>
            </w:r>
            <w:r w:rsidRPr="00066838">
              <w:t>hanya</w:t>
            </w:r>
            <w:r>
              <w:t xml:space="preserve"> </w:t>
            </w:r>
            <w:r w:rsidRPr="00066838">
              <w:t>nama</w:t>
            </w:r>
            <w:r>
              <w:t xml:space="preserve"> </w:t>
            </w:r>
            <w:r w:rsidRPr="00066838">
              <w:t>perguruan</w:t>
            </w:r>
            <w:r>
              <w:t xml:space="preserve"> </w:t>
            </w:r>
            <w:r w:rsidRPr="00066838">
              <w:t>tinggi</w:t>
            </w:r>
            <w:r>
              <w:t xml:space="preserve"> </w:t>
            </w:r>
            <w:r w:rsidRPr="00066838">
              <w:t>atau</w:t>
            </w:r>
            <w:r>
              <w:t xml:space="preserve"> </w:t>
            </w:r>
            <w:r w:rsidRPr="00066838">
              <w:t>perusahaan</w:t>
            </w:r>
            <w:r>
              <w:rPr>
                <w:lang w:val="en-US"/>
              </w:rPr>
              <w:t xml:space="preserve"> </w:t>
            </w:r>
            <w:r w:rsidRPr="00066838">
              <w:t>lembaga (Tanpa</w:t>
            </w:r>
            <w:r>
              <w:t xml:space="preserve"> </w:t>
            </w:r>
            <w:r w:rsidRPr="00066838">
              <w:t>disingkat, tanpa</w:t>
            </w:r>
            <w:r>
              <w:t xml:space="preserve"> </w:t>
            </w:r>
            <w:r w:rsidRPr="00066838">
              <w:t>keterangan</w:t>
            </w:r>
            <w:r>
              <w:t xml:space="preserve"> </w:t>
            </w:r>
            <w:r w:rsidRPr="00066838">
              <w:t>prodi, fakultas, divisi, departemen</w:t>
            </w:r>
            <w:r>
              <w:t xml:space="preserve"> </w:t>
            </w:r>
            <w:r w:rsidRPr="00066838">
              <w:t>dll).</w:t>
            </w:r>
            <w:bookmarkStart w:id="2" w:name="_Hlk480028243"/>
          </w:p>
          <w:p w14:paraId="57B7BF54" w14:textId="77777777" w:rsidR="00663774" w:rsidRPr="0047183A" w:rsidRDefault="00663774" w:rsidP="00B01353">
            <w:pPr>
              <w:jc w:val="both"/>
            </w:pPr>
            <w:r>
              <w:t>Sesuaikan pula dengan isian pada metadata</w:t>
            </w:r>
          </w:p>
          <w:p w14:paraId="3F33E7A9" w14:textId="3430385B" w:rsidR="00663774" w:rsidRPr="00663774" w:rsidRDefault="00663774" w:rsidP="00B01353">
            <w:pPr>
              <w:jc w:val="both"/>
              <w:rPr>
                <w:lang w:val="en-US"/>
              </w:rPr>
            </w:pPr>
            <w:r w:rsidRPr="00066838">
              <w:rPr>
                <w:b/>
                <w:noProof/>
              </w:rPr>
              <w:t>Contoh</w:t>
            </w:r>
            <w:r w:rsidRPr="00066838">
              <w:rPr>
                <w:noProof/>
              </w:rPr>
              <w:t xml:space="preserve">: Universitas </w:t>
            </w:r>
            <w:r>
              <w:rPr>
                <w:noProof/>
                <w:lang w:val="en-US"/>
              </w:rPr>
              <w:t>Muhammadiyah Yogyakarta</w:t>
            </w:r>
          </w:p>
          <w:p w14:paraId="454B18AF" w14:textId="1881FA8D" w:rsidR="00663774" w:rsidRPr="00663774" w:rsidRDefault="00663774" w:rsidP="00B01353">
            <w:pPr>
              <w:jc w:val="both"/>
              <w:rPr>
                <w:lang w:val="en-US"/>
              </w:rPr>
            </w:pPr>
            <w:r w:rsidRPr="00066838">
              <w:rPr>
                <w:noProof/>
              </w:rPr>
              <w:t xml:space="preserve">              </w:t>
            </w:r>
            <w:bookmarkEnd w:id="2"/>
          </w:p>
        </w:tc>
        <w:tc>
          <w:tcPr>
            <w:tcW w:w="650" w:type="pct"/>
          </w:tcPr>
          <w:p w14:paraId="6CFEC6B1" w14:textId="78FA4947" w:rsidR="00663774" w:rsidRPr="00066838" w:rsidRDefault="00B35489" w:rsidP="00B01353">
            <w:pPr>
              <w:contextualSpacing/>
              <w:jc w:val="center"/>
              <w:rPr>
                <w:b/>
              </w:rPr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05195B55" w14:textId="77777777" w:rsidR="00663774" w:rsidRPr="00066838" w:rsidRDefault="00663774" w:rsidP="00B01353">
            <w:pPr>
              <w:contextualSpacing/>
              <w:jc w:val="center"/>
              <w:rPr>
                <w:b/>
              </w:rPr>
            </w:pPr>
          </w:p>
        </w:tc>
      </w:tr>
      <w:tr w:rsidR="00663774" w:rsidRPr="00066838" w14:paraId="6A2747DA" w14:textId="77777777" w:rsidTr="00A067F4">
        <w:tc>
          <w:tcPr>
            <w:tcW w:w="334" w:type="pct"/>
            <w:shd w:val="clear" w:color="auto" w:fill="E7E6E6" w:themeFill="background2"/>
          </w:tcPr>
          <w:p w14:paraId="56AB27C4" w14:textId="77777777" w:rsidR="00663774" w:rsidRPr="00066838" w:rsidRDefault="00663774" w:rsidP="00B01353">
            <w:pPr>
              <w:contextualSpacing/>
              <w:jc w:val="center"/>
            </w:pPr>
            <w:r w:rsidRPr="00066838">
              <w:t>4</w:t>
            </w:r>
          </w:p>
        </w:tc>
        <w:tc>
          <w:tcPr>
            <w:tcW w:w="3440" w:type="pct"/>
            <w:shd w:val="clear" w:color="auto" w:fill="E7E6E6" w:themeFill="background2"/>
          </w:tcPr>
          <w:p w14:paraId="7F216FE1" w14:textId="77777777" w:rsidR="00663774" w:rsidRPr="00066838" w:rsidRDefault="00663774" w:rsidP="00B01353">
            <w:pPr>
              <w:jc w:val="center"/>
            </w:pPr>
            <w:r w:rsidRPr="00066838">
              <w:t>KORESPONDENSI</w:t>
            </w:r>
          </w:p>
        </w:tc>
        <w:tc>
          <w:tcPr>
            <w:tcW w:w="650" w:type="pct"/>
            <w:shd w:val="clear" w:color="auto" w:fill="E7E6E6" w:themeFill="background2"/>
          </w:tcPr>
          <w:p w14:paraId="40CDF73C" w14:textId="77777777" w:rsidR="00663774" w:rsidRPr="00066838" w:rsidRDefault="00663774" w:rsidP="00B01353">
            <w:pPr>
              <w:contextualSpacing/>
              <w:jc w:val="center"/>
              <w:rPr>
                <w:b/>
              </w:rPr>
            </w:pPr>
          </w:p>
        </w:tc>
        <w:tc>
          <w:tcPr>
            <w:tcW w:w="576" w:type="pct"/>
            <w:shd w:val="clear" w:color="auto" w:fill="E7E6E6" w:themeFill="background2"/>
          </w:tcPr>
          <w:p w14:paraId="3892933C" w14:textId="77777777" w:rsidR="00663774" w:rsidRPr="00066838" w:rsidRDefault="00663774" w:rsidP="00B01353">
            <w:pPr>
              <w:contextualSpacing/>
              <w:jc w:val="center"/>
              <w:rPr>
                <w:b/>
              </w:rPr>
            </w:pPr>
          </w:p>
        </w:tc>
      </w:tr>
      <w:tr w:rsidR="00663774" w:rsidRPr="00066838" w14:paraId="7E39A8E6" w14:textId="77777777" w:rsidTr="00A067F4">
        <w:tc>
          <w:tcPr>
            <w:tcW w:w="334" w:type="pct"/>
          </w:tcPr>
          <w:p w14:paraId="7FFC54FA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0E54F269" w14:textId="77777777" w:rsidR="00663774" w:rsidRPr="00066838" w:rsidRDefault="00663774" w:rsidP="00B01353">
            <w:pPr>
              <w:jc w:val="both"/>
            </w:pPr>
            <w:r w:rsidRPr="00066838">
              <w:t>Korespondensi</w:t>
            </w:r>
            <w:r>
              <w:t xml:space="preserve"> </w:t>
            </w:r>
            <w:r w:rsidRPr="00066838">
              <w:t>diisi dengan data</w:t>
            </w:r>
            <w:r>
              <w:rPr>
                <w:lang w:val="en-US"/>
              </w:rPr>
              <w:t xml:space="preserve"> </w:t>
            </w:r>
            <w:r w:rsidRPr="00066838">
              <w:t>penulis</w:t>
            </w:r>
            <w:r>
              <w:t xml:space="preserve"> </w:t>
            </w:r>
            <w:r w:rsidRPr="00066838">
              <w:t>pertama yang ditulis</w:t>
            </w:r>
            <w:r>
              <w:t xml:space="preserve"> </w:t>
            </w:r>
            <w:r w:rsidRPr="00066838">
              <w:t>dalam</w:t>
            </w:r>
            <w:r>
              <w:t xml:space="preserve"> </w:t>
            </w:r>
            <w:r w:rsidRPr="00066838">
              <w:t>bentuk footnote pada</w:t>
            </w:r>
            <w:r>
              <w:t xml:space="preserve"> </w:t>
            </w:r>
            <w:r w:rsidRPr="00066838">
              <w:t>halaman</w:t>
            </w:r>
            <w:r>
              <w:t xml:space="preserve"> </w:t>
            </w:r>
            <w:r w:rsidRPr="00066838">
              <w:t>pertama, terdiri</w:t>
            </w:r>
            <w:r>
              <w:t xml:space="preserve"> </w:t>
            </w:r>
            <w:r w:rsidRPr="00066838">
              <w:t>dari: nama</w:t>
            </w:r>
            <w:r>
              <w:t xml:space="preserve"> </w:t>
            </w:r>
            <w:r w:rsidRPr="00066838">
              <w:t>lengkap, gelar, instansi, alamat</w:t>
            </w:r>
            <w:r>
              <w:t xml:space="preserve"> </w:t>
            </w:r>
            <w:r w:rsidRPr="00066838">
              <w:t>instansi, email penulis yang patut</w:t>
            </w:r>
          </w:p>
          <w:p w14:paraId="6BE455B9" w14:textId="5DD17655" w:rsidR="00663774" w:rsidRPr="00066838" w:rsidRDefault="00663774" w:rsidP="00B01353">
            <w:r w:rsidRPr="00066838">
              <w:rPr>
                <w:b/>
                <w:noProof/>
              </w:rPr>
              <w:t>Contoh yang tidak patut:</w:t>
            </w:r>
            <w:r w:rsidRPr="00066838">
              <w:rPr>
                <w:noProof/>
              </w:rPr>
              <w:t xml:space="preserve"> </w:t>
            </w:r>
            <w:r>
              <w:rPr>
                <w:noProof/>
                <w:lang w:val="en-US"/>
              </w:rPr>
              <w:t>yunicantik</w:t>
            </w:r>
            <w:r w:rsidRPr="00066838">
              <w:rPr>
                <w:noProof/>
              </w:rPr>
              <w:t>@gmail.com</w:t>
            </w:r>
          </w:p>
        </w:tc>
        <w:tc>
          <w:tcPr>
            <w:tcW w:w="650" w:type="pct"/>
          </w:tcPr>
          <w:p w14:paraId="31B98129" w14:textId="34DA0EEC" w:rsidR="00663774" w:rsidRPr="00066838" w:rsidRDefault="00B35489" w:rsidP="00B01353">
            <w:pPr>
              <w:ind w:left="720"/>
              <w:contextualSpacing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349CCB8D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64236C71" w14:textId="77777777" w:rsidTr="00A067F4">
        <w:tc>
          <w:tcPr>
            <w:tcW w:w="334" w:type="pct"/>
            <w:shd w:val="clear" w:color="auto" w:fill="E7E6E6" w:themeFill="background2"/>
          </w:tcPr>
          <w:p w14:paraId="0511871B" w14:textId="77777777" w:rsidR="00663774" w:rsidRPr="00066838" w:rsidRDefault="00663774" w:rsidP="00B01353">
            <w:pPr>
              <w:contextualSpacing/>
              <w:jc w:val="center"/>
            </w:pPr>
            <w:r w:rsidRPr="00066838">
              <w:t>5</w:t>
            </w:r>
          </w:p>
        </w:tc>
        <w:tc>
          <w:tcPr>
            <w:tcW w:w="3440" w:type="pct"/>
            <w:shd w:val="clear" w:color="auto" w:fill="E7E6E6" w:themeFill="background2"/>
          </w:tcPr>
          <w:p w14:paraId="0C78BA8E" w14:textId="77777777" w:rsidR="00663774" w:rsidRPr="00066838" w:rsidRDefault="00663774" w:rsidP="00B01353">
            <w:pPr>
              <w:jc w:val="center"/>
            </w:pPr>
            <w:r w:rsidRPr="00066838">
              <w:t>ABSTRAK</w:t>
            </w:r>
          </w:p>
        </w:tc>
        <w:tc>
          <w:tcPr>
            <w:tcW w:w="650" w:type="pct"/>
            <w:shd w:val="clear" w:color="auto" w:fill="E7E6E6" w:themeFill="background2"/>
          </w:tcPr>
          <w:p w14:paraId="0E997F5A" w14:textId="77777777" w:rsidR="00663774" w:rsidRPr="00066838" w:rsidRDefault="00663774" w:rsidP="00B01353">
            <w:pPr>
              <w:ind w:left="720"/>
              <w:contextualSpacing/>
            </w:pPr>
          </w:p>
        </w:tc>
        <w:tc>
          <w:tcPr>
            <w:tcW w:w="576" w:type="pct"/>
            <w:shd w:val="clear" w:color="auto" w:fill="E7E6E6" w:themeFill="background2"/>
          </w:tcPr>
          <w:p w14:paraId="31B76827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5EDC12CA" w14:textId="77777777" w:rsidTr="00A067F4">
        <w:tc>
          <w:tcPr>
            <w:tcW w:w="334" w:type="pct"/>
            <w:vMerge w:val="restart"/>
          </w:tcPr>
          <w:p w14:paraId="3E0427CF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4077F43C" w14:textId="77777777" w:rsidR="00663774" w:rsidRPr="00066838" w:rsidRDefault="00663774" w:rsidP="00B01353">
            <w:pPr>
              <w:jc w:val="both"/>
            </w:pPr>
            <w:r>
              <w:t>D</w:t>
            </w:r>
            <w:r w:rsidRPr="00066838">
              <w:t>ibuat</w:t>
            </w:r>
            <w:r>
              <w:t xml:space="preserve"> </w:t>
            </w:r>
            <w:r w:rsidRPr="00066838">
              <w:t>esai</w:t>
            </w:r>
            <w:r>
              <w:t xml:space="preserve"> </w:t>
            </w:r>
            <w:r w:rsidRPr="00066838">
              <w:t>ditulis dalam 1(satu) paragraf</w:t>
            </w:r>
          </w:p>
        </w:tc>
        <w:tc>
          <w:tcPr>
            <w:tcW w:w="650" w:type="pct"/>
          </w:tcPr>
          <w:p w14:paraId="54E178F0" w14:textId="2DB3C9A0" w:rsidR="00663774" w:rsidRPr="00066838" w:rsidRDefault="00837A21" w:rsidP="00B01353">
            <w:pPr>
              <w:ind w:left="720"/>
              <w:contextualSpacing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68E9728A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43E24D8C" w14:textId="77777777" w:rsidTr="00A067F4">
        <w:tc>
          <w:tcPr>
            <w:tcW w:w="334" w:type="pct"/>
            <w:vMerge/>
          </w:tcPr>
          <w:p w14:paraId="3BC9B67C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446A8A7D" w14:textId="63CC6C80" w:rsidR="00663774" w:rsidRPr="00066838" w:rsidRDefault="001814C4" w:rsidP="00B01353">
            <w:pPr>
              <w:jc w:val="both"/>
            </w:pPr>
            <w:r>
              <w:rPr>
                <w:lang w:val="en-US"/>
              </w:rPr>
              <w:t xml:space="preserve">Maksimal </w:t>
            </w:r>
            <w:r w:rsidR="00663774">
              <w:t>250 kata</w:t>
            </w:r>
          </w:p>
        </w:tc>
        <w:tc>
          <w:tcPr>
            <w:tcW w:w="650" w:type="pct"/>
          </w:tcPr>
          <w:p w14:paraId="464FB646" w14:textId="654AD225" w:rsidR="00663774" w:rsidRPr="00066838" w:rsidRDefault="00837A21" w:rsidP="00B01353">
            <w:pPr>
              <w:ind w:left="720"/>
              <w:contextualSpacing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7B10859A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483B2DA8" w14:textId="77777777" w:rsidTr="00A067F4">
        <w:tc>
          <w:tcPr>
            <w:tcW w:w="334" w:type="pct"/>
            <w:vMerge/>
          </w:tcPr>
          <w:p w14:paraId="5BC5BD36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4BF8BA27" w14:textId="77777777" w:rsidR="00663774" w:rsidRPr="00066838" w:rsidRDefault="00663774" w:rsidP="00B01353">
            <w:pPr>
              <w:jc w:val="both"/>
            </w:pPr>
            <w:r w:rsidRPr="00066838">
              <w:t>Tidak</w:t>
            </w:r>
            <w:r>
              <w:t xml:space="preserve"> </w:t>
            </w:r>
            <w:r w:rsidRPr="00066838">
              <w:t xml:space="preserve">ada numbering, </w:t>
            </w:r>
          </w:p>
        </w:tc>
        <w:tc>
          <w:tcPr>
            <w:tcW w:w="650" w:type="pct"/>
          </w:tcPr>
          <w:p w14:paraId="200A3579" w14:textId="026CB92D" w:rsidR="00663774" w:rsidRPr="00066838" w:rsidRDefault="00837A21" w:rsidP="00B01353">
            <w:pPr>
              <w:ind w:left="720"/>
              <w:contextualSpacing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42B22B7D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2A2FF4C7" w14:textId="77777777" w:rsidTr="00A067F4">
        <w:tc>
          <w:tcPr>
            <w:tcW w:w="334" w:type="pct"/>
            <w:vMerge/>
          </w:tcPr>
          <w:p w14:paraId="2153584E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6EABAF01" w14:textId="4EBD2F88" w:rsidR="00663774" w:rsidRPr="001814C4" w:rsidRDefault="00663774" w:rsidP="00B01353">
            <w:pPr>
              <w:jc w:val="both"/>
              <w:rPr>
                <w:lang w:val="en-US"/>
              </w:rPr>
            </w:pPr>
            <w:r w:rsidRPr="00066838">
              <w:t>Dibuat</w:t>
            </w:r>
            <w:r>
              <w:t xml:space="preserve"> </w:t>
            </w:r>
            <w:r w:rsidRPr="00066838">
              <w:t>dalam Bahasa Indonesia</w:t>
            </w:r>
            <w:r w:rsidR="001814C4">
              <w:rPr>
                <w:lang w:val="en-US"/>
              </w:rPr>
              <w:t xml:space="preserve"> atau Inggris</w:t>
            </w:r>
          </w:p>
        </w:tc>
        <w:tc>
          <w:tcPr>
            <w:tcW w:w="650" w:type="pct"/>
          </w:tcPr>
          <w:p w14:paraId="4B65AE7A" w14:textId="20089DC2" w:rsidR="00663774" w:rsidRPr="00066838" w:rsidRDefault="00837A21" w:rsidP="00B01353">
            <w:pPr>
              <w:ind w:left="720"/>
              <w:contextualSpacing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16E35491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0510ECFD" w14:textId="77777777" w:rsidTr="00A067F4">
        <w:tc>
          <w:tcPr>
            <w:tcW w:w="334" w:type="pct"/>
            <w:vMerge/>
          </w:tcPr>
          <w:p w14:paraId="0CCE2F51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5CF9F2AB" w14:textId="776BF7C2" w:rsidR="00663774" w:rsidRPr="001814C4" w:rsidRDefault="00663774" w:rsidP="00B01353">
            <w:pPr>
              <w:jc w:val="both"/>
              <w:rPr>
                <w:noProof/>
                <w:lang w:val="en-US"/>
              </w:rPr>
            </w:pPr>
            <w:r w:rsidRPr="00066838">
              <w:rPr>
                <w:noProof/>
              </w:rPr>
              <w:t>Kata kunci terdiri dari 5 kata atau frase</w:t>
            </w:r>
            <w:r w:rsidR="001814C4">
              <w:rPr>
                <w:noProof/>
                <w:lang w:val="en-US"/>
              </w:rPr>
              <w:t xml:space="preserve"> dalam bahasa Indonesia</w:t>
            </w:r>
          </w:p>
        </w:tc>
        <w:tc>
          <w:tcPr>
            <w:tcW w:w="650" w:type="pct"/>
          </w:tcPr>
          <w:p w14:paraId="7BDF6575" w14:textId="0598EDFB" w:rsidR="00663774" w:rsidRPr="00066838" w:rsidRDefault="00837A21" w:rsidP="00B01353">
            <w:pPr>
              <w:ind w:left="720"/>
              <w:contextualSpacing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44442374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3068BCC1" w14:textId="77777777" w:rsidTr="00A067F4">
        <w:tc>
          <w:tcPr>
            <w:tcW w:w="334" w:type="pct"/>
            <w:vMerge/>
          </w:tcPr>
          <w:p w14:paraId="75606333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0DCA8BB3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>menggunakan tanda pemisah titik koma (;)</w:t>
            </w:r>
          </w:p>
        </w:tc>
        <w:tc>
          <w:tcPr>
            <w:tcW w:w="650" w:type="pct"/>
          </w:tcPr>
          <w:p w14:paraId="2E5E025C" w14:textId="56EE59C6" w:rsidR="00663774" w:rsidRPr="00066838" w:rsidRDefault="00837A21" w:rsidP="00B01353">
            <w:pPr>
              <w:ind w:left="720"/>
              <w:contextualSpacing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678D3CF7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4447114B" w14:textId="77777777" w:rsidTr="00A067F4">
        <w:tc>
          <w:tcPr>
            <w:tcW w:w="334" w:type="pct"/>
            <w:shd w:val="clear" w:color="auto" w:fill="E7E6E6" w:themeFill="background2"/>
          </w:tcPr>
          <w:p w14:paraId="3D1DF69B" w14:textId="77777777" w:rsidR="00663774" w:rsidRPr="00066838" w:rsidRDefault="00663774" w:rsidP="00B01353">
            <w:pPr>
              <w:contextualSpacing/>
              <w:jc w:val="center"/>
            </w:pPr>
            <w:r w:rsidRPr="00066838">
              <w:t>6</w:t>
            </w:r>
          </w:p>
        </w:tc>
        <w:tc>
          <w:tcPr>
            <w:tcW w:w="3440" w:type="pct"/>
            <w:shd w:val="clear" w:color="auto" w:fill="E7E6E6" w:themeFill="background2"/>
          </w:tcPr>
          <w:p w14:paraId="418A5E84" w14:textId="77777777" w:rsidR="00663774" w:rsidRPr="00066838" w:rsidRDefault="00663774" w:rsidP="00B01353">
            <w:pPr>
              <w:jc w:val="center"/>
              <w:rPr>
                <w:noProof/>
              </w:rPr>
            </w:pPr>
            <w:r w:rsidRPr="00066838">
              <w:rPr>
                <w:noProof/>
              </w:rPr>
              <w:t>JUDUL BAHASA INGGRIS</w:t>
            </w:r>
          </w:p>
        </w:tc>
        <w:tc>
          <w:tcPr>
            <w:tcW w:w="650" w:type="pct"/>
            <w:shd w:val="clear" w:color="auto" w:fill="E7E6E6" w:themeFill="background2"/>
          </w:tcPr>
          <w:p w14:paraId="7458CF5B" w14:textId="77777777" w:rsidR="00663774" w:rsidRPr="00066838" w:rsidRDefault="00663774" w:rsidP="00B01353">
            <w:pPr>
              <w:ind w:left="720"/>
              <w:contextualSpacing/>
            </w:pPr>
          </w:p>
        </w:tc>
        <w:tc>
          <w:tcPr>
            <w:tcW w:w="576" w:type="pct"/>
            <w:shd w:val="clear" w:color="auto" w:fill="E7E6E6" w:themeFill="background2"/>
          </w:tcPr>
          <w:p w14:paraId="0E17DB5C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073C1C18" w14:textId="77777777" w:rsidTr="00A067F4">
        <w:tc>
          <w:tcPr>
            <w:tcW w:w="334" w:type="pct"/>
            <w:vMerge w:val="restart"/>
          </w:tcPr>
          <w:p w14:paraId="756F3EEA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47CD7A96" w14:textId="55173978" w:rsidR="00663774" w:rsidRPr="00066838" w:rsidRDefault="001814C4" w:rsidP="00B01353">
            <w:pPr>
              <w:jc w:val="both"/>
            </w:pPr>
            <w:r>
              <w:rPr>
                <w:lang w:val="en-US"/>
              </w:rPr>
              <w:t>M</w:t>
            </w:r>
            <w:r w:rsidR="00663774" w:rsidRPr="00066838">
              <w:t>aksimal 12 kata</w:t>
            </w:r>
          </w:p>
        </w:tc>
        <w:tc>
          <w:tcPr>
            <w:tcW w:w="650" w:type="pct"/>
          </w:tcPr>
          <w:p w14:paraId="30E4B5C5" w14:textId="0FED8679" w:rsidR="00663774" w:rsidRPr="00066838" w:rsidRDefault="00837A21" w:rsidP="00B01353">
            <w:pPr>
              <w:ind w:left="720"/>
              <w:contextualSpacing/>
              <w:jc w:val="center"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511E01E9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1A23339E" w14:textId="77777777" w:rsidTr="00A067F4">
        <w:tc>
          <w:tcPr>
            <w:tcW w:w="334" w:type="pct"/>
            <w:vMerge/>
          </w:tcPr>
          <w:p w14:paraId="280E6D08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4C799B1B" w14:textId="77777777" w:rsidR="00663774" w:rsidRPr="00066838" w:rsidRDefault="00663774" w:rsidP="00B01353">
            <w:pPr>
              <w:jc w:val="both"/>
            </w:pPr>
            <w:r w:rsidRPr="00066838">
              <w:t>Tidak</w:t>
            </w:r>
            <w:r>
              <w:t xml:space="preserve"> </w:t>
            </w:r>
            <w:r w:rsidRPr="00066838">
              <w:t>ada</w:t>
            </w:r>
            <w:r>
              <w:rPr>
                <w:lang w:val="en-US"/>
              </w:rPr>
              <w:t xml:space="preserve"> </w:t>
            </w:r>
            <w:r w:rsidRPr="00066838">
              <w:t xml:space="preserve">singkatan, </w:t>
            </w:r>
          </w:p>
        </w:tc>
        <w:tc>
          <w:tcPr>
            <w:tcW w:w="650" w:type="pct"/>
          </w:tcPr>
          <w:p w14:paraId="7040346C" w14:textId="264C7D5E" w:rsidR="00663774" w:rsidRPr="00066838" w:rsidRDefault="00837A21" w:rsidP="00B01353">
            <w:pPr>
              <w:ind w:left="720"/>
              <w:contextualSpacing/>
              <w:jc w:val="center"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6A27F65D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2FAAF529" w14:textId="77777777" w:rsidTr="00A067F4">
        <w:tc>
          <w:tcPr>
            <w:tcW w:w="334" w:type="pct"/>
            <w:vMerge/>
          </w:tcPr>
          <w:p w14:paraId="537FE21B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6C11F801" w14:textId="77777777" w:rsidR="00663774" w:rsidRPr="00066838" w:rsidRDefault="00663774" w:rsidP="00B01353">
            <w:pPr>
              <w:jc w:val="both"/>
            </w:pPr>
            <w:r w:rsidRPr="00066838">
              <w:t>Tanpa sub judul,</w:t>
            </w:r>
          </w:p>
        </w:tc>
        <w:tc>
          <w:tcPr>
            <w:tcW w:w="650" w:type="pct"/>
          </w:tcPr>
          <w:p w14:paraId="0864222C" w14:textId="5F723578" w:rsidR="00663774" w:rsidRPr="00066838" w:rsidRDefault="00837A21" w:rsidP="00B01353">
            <w:pPr>
              <w:ind w:left="720"/>
              <w:contextualSpacing/>
              <w:jc w:val="center"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047FA35E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5AC30C71" w14:textId="77777777" w:rsidTr="00A067F4">
        <w:tc>
          <w:tcPr>
            <w:tcW w:w="334" w:type="pct"/>
            <w:vMerge/>
          </w:tcPr>
          <w:p w14:paraId="4C8BFF95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31D8E13B" w14:textId="03052438" w:rsidR="00663774" w:rsidRPr="00066838" w:rsidRDefault="00663774" w:rsidP="00B01353">
            <w:pPr>
              <w:jc w:val="both"/>
              <w:rPr>
                <w:noProof/>
              </w:rPr>
            </w:pPr>
          </w:p>
        </w:tc>
        <w:tc>
          <w:tcPr>
            <w:tcW w:w="650" w:type="pct"/>
          </w:tcPr>
          <w:p w14:paraId="68454FB3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460F79DE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0CAE3A86" w14:textId="77777777" w:rsidTr="00A067F4">
        <w:tc>
          <w:tcPr>
            <w:tcW w:w="334" w:type="pct"/>
            <w:shd w:val="clear" w:color="auto" w:fill="E7E6E6" w:themeFill="background2"/>
          </w:tcPr>
          <w:p w14:paraId="07C1403E" w14:textId="77777777" w:rsidR="00663774" w:rsidRPr="00066838" w:rsidRDefault="00663774" w:rsidP="00B01353">
            <w:pPr>
              <w:contextualSpacing/>
              <w:jc w:val="center"/>
            </w:pPr>
            <w:r w:rsidRPr="00066838">
              <w:t>7</w:t>
            </w:r>
          </w:p>
        </w:tc>
        <w:tc>
          <w:tcPr>
            <w:tcW w:w="3440" w:type="pct"/>
            <w:shd w:val="clear" w:color="auto" w:fill="E7E6E6" w:themeFill="background2"/>
          </w:tcPr>
          <w:p w14:paraId="1BCA414C" w14:textId="77777777" w:rsidR="00663774" w:rsidRPr="00066838" w:rsidRDefault="00663774" w:rsidP="00B01353">
            <w:pPr>
              <w:jc w:val="center"/>
            </w:pPr>
            <w:r w:rsidRPr="00066838">
              <w:rPr>
                <w:noProof/>
              </w:rPr>
              <w:t>ABSTRACT</w:t>
            </w:r>
          </w:p>
        </w:tc>
        <w:tc>
          <w:tcPr>
            <w:tcW w:w="650" w:type="pct"/>
            <w:shd w:val="clear" w:color="auto" w:fill="E7E6E6" w:themeFill="background2"/>
          </w:tcPr>
          <w:p w14:paraId="3937D1FB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  <w:shd w:val="clear" w:color="auto" w:fill="E7E6E6" w:themeFill="background2"/>
          </w:tcPr>
          <w:p w14:paraId="2D7F6E11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4A834187" w14:textId="77777777" w:rsidTr="00A067F4">
        <w:tc>
          <w:tcPr>
            <w:tcW w:w="334" w:type="pct"/>
            <w:vMerge w:val="restart"/>
          </w:tcPr>
          <w:p w14:paraId="1307F0F0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32B2DAE4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t>Dibuat</w:t>
            </w:r>
            <w:r>
              <w:t xml:space="preserve"> </w:t>
            </w:r>
            <w:r w:rsidRPr="00066838">
              <w:t>esai</w:t>
            </w:r>
            <w:r>
              <w:t xml:space="preserve"> </w:t>
            </w:r>
            <w:r w:rsidRPr="00066838">
              <w:t>ditulis</w:t>
            </w:r>
            <w:r>
              <w:t xml:space="preserve"> </w:t>
            </w:r>
            <w:r w:rsidRPr="00066838">
              <w:t xml:space="preserve">dalam 1(satu) </w:t>
            </w:r>
            <w:r>
              <w:t>paragraph</w:t>
            </w:r>
          </w:p>
        </w:tc>
        <w:tc>
          <w:tcPr>
            <w:tcW w:w="650" w:type="pct"/>
          </w:tcPr>
          <w:p w14:paraId="12841D0B" w14:textId="3B7A30E2" w:rsidR="00663774" w:rsidRPr="00066838" w:rsidRDefault="00837A21" w:rsidP="00B01353">
            <w:pPr>
              <w:ind w:left="720"/>
              <w:contextualSpacing/>
              <w:jc w:val="center"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715AFC05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23D7421A" w14:textId="77777777" w:rsidTr="00A067F4">
        <w:tc>
          <w:tcPr>
            <w:tcW w:w="334" w:type="pct"/>
            <w:vMerge/>
          </w:tcPr>
          <w:p w14:paraId="2875BFAC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4846E4FA" w14:textId="77777777" w:rsidR="00663774" w:rsidRPr="00066838" w:rsidRDefault="00663774" w:rsidP="00B01353">
            <w:pPr>
              <w:jc w:val="both"/>
            </w:pPr>
            <w:r w:rsidRPr="00066838">
              <w:t>200-250 kata</w:t>
            </w:r>
          </w:p>
        </w:tc>
        <w:tc>
          <w:tcPr>
            <w:tcW w:w="650" w:type="pct"/>
          </w:tcPr>
          <w:p w14:paraId="62CB2D33" w14:textId="1ECDFB59" w:rsidR="00663774" w:rsidRPr="00066838" w:rsidRDefault="00837A21" w:rsidP="00B01353">
            <w:pPr>
              <w:ind w:left="720"/>
              <w:contextualSpacing/>
              <w:jc w:val="center"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2791EA53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77655780" w14:textId="77777777" w:rsidTr="00A067F4">
        <w:tc>
          <w:tcPr>
            <w:tcW w:w="334" w:type="pct"/>
            <w:vMerge/>
          </w:tcPr>
          <w:p w14:paraId="140FB205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392D23BD" w14:textId="77777777" w:rsidR="00663774" w:rsidRPr="00066838" w:rsidRDefault="00663774" w:rsidP="00B01353">
            <w:pPr>
              <w:jc w:val="both"/>
            </w:pPr>
            <w:r w:rsidRPr="00066838">
              <w:t>Tidak</w:t>
            </w:r>
            <w:r>
              <w:t xml:space="preserve"> </w:t>
            </w:r>
            <w:r w:rsidRPr="00066838">
              <w:t>boleh</w:t>
            </w:r>
            <w:r>
              <w:t xml:space="preserve"> </w:t>
            </w:r>
            <w:r w:rsidRPr="00066838">
              <w:t>ada numbering</w:t>
            </w:r>
          </w:p>
        </w:tc>
        <w:tc>
          <w:tcPr>
            <w:tcW w:w="650" w:type="pct"/>
          </w:tcPr>
          <w:p w14:paraId="13C0CCCD" w14:textId="5F304193" w:rsidR="00663774" w:rsidRPr="00066838" w:rsidRDefault="00837A21" w:rsidP="00B01353">
            <w:pPr>
              <w:ind w:left="720"/>
              <w:contextualSpacing/>
              <w:jc w:val="center"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667D7E5B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627AB28D" w14:textId="77777777" w:rsidTr="00A067F4">
        <w:tc>
          <w:tcPr>
            <w:tcW w:w="334" w:type="pct"/>
            <w:vMerge/>
          </w:tcPr>
          <w:p w14:paraId="05DABFAA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3DFA41B9" w14:textId="1C806A93" w:rsidR="00663774" w:rsidRPr="00066838" w:rsidRDefault="00663774" w:rsidP="00B01353">
            <w:pPr>
              <w:jc w:val="both"/>
            </w:pPr>
            <w:r w:rsidRPr="00066838">
              <w:t>Dibuat</w:t>
            </w:r>
            <w:r>
              <w:t xml:space="preserve"> </w:t>
            </w:r>
            <w:r w:rsidRPr="00066838">
              <w:t>dalam Bahasa Inggris</w:t>
            </w:r>
          </w:p>
        </w:tc>
        <w:tc>
          <w:tcPr>
            <w:tcW w:w="650" w:type="pct"/>
          </w:tcPr>
          <w:p w14:paraId="44B83AD6" w14:textId="59507FBD" w:rsidR="00663774" w:rsidRPr="00066838" w:rsidRDefault="00837A21" w:rsidP="00B01353">
            <w:pPr>
              <w:ind w:left="720"/>
              <w:contextualSpacing/>
              <w:jc w:val="center"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6AB5FB68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7EB11750" w14:textId="77777777" w:rsidTr="00A067F4">
        <w:tc>
          <w:tcPr>
            <w:tcW w:w="334" w:type="pct"/>
            <w:vMerge/>
          </w:tcPr>
          <w:p w14:paraId="1820A909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380181A2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>Keyword, terdiri dari 5 kata atau frase dalam bahasa Inggris</w:t>
            </w:r>
          </w:p>
        </w:tc>
        <w:tc>
          <w:tcPr>
            <w:tcW w:w="650" w:type="pct"/>
          </w:tcPr>
          <w:p w14:paraId="2CD6E2A5" w14:textId="00415F9D" w:rsidR="00663774" w:rsidRPr="00066838" w:rsidRDefault="00837A21" w:rsidP="00B01353">
            <w:pPr>
              <w:ind w:left="720"/>
              <w:contextualSpacing/>
              <w:jc w:val="center"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4AC18FA9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29D47CC8" w14:textId="77777777" w:rsidTr="00A067F4">
        <w:tc>
          <w:tcPr>
            <w:tcW w:w="334" w:type="pct"/>
            <w:vMerge/>
          </w:tcPr>
          <w:p w14:paraId="6AD85EDB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09BBEF13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>menggunakan tanda pemisah titik koma (;)</w:t>
            </w:r>
          </w:p>
        </w:tc>
        <w:tc>
          <w:tcPr>
            <w:tcW w:w="650" w:type="pct"/>
          </w:tcPr>
          <w:p w14:paraId="09CF5498" w14:textId="2E7066DF" w:rsidR="00663774" w:rsidRPr="00066838" w:rsidRDefault="00837A21" w:rsidP="00B01353">
            <w:pPr>
              <w:ind w:left="720"/>
              <w:contextualSpacing/>
              <w:jc w:val="center"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71ECF088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2DB181CE" w14:textId="77777777" w:rsidTr="00A067F4">
        <w:tc>
          <w:tcPr>
            <w:tcW w:w="334" w:type="pct"/>
            <w:shd w:val="clear" w:color="auto" w:fill="E7E6E6" w:themeFill="background2"/>
          </w:tcPr>
          <w:p w14:paraId="57C3C35F" w14:textId="77777777" w:rsidR="00663774" w:rsidRPr="00066838" w:rsidRDefault="00663774" w:rsidP="00B01353">
            <w:pPr>
              <w:contextualSpacing/>
              <w:jc w:val="center"/>
            </w:pPr>
            <w:r w:rsidRPr="00066838">
              <w:t>8</w:t>
            </w:r>
          </w:p>
        </w:tc>
        <w:tc>
          <w:tcPr>
            <w:tcW w:w="3440" w:type="pct"/>
            <w:shd w:val="clear" w:color="auto" w:fill="E7E6E6" w:themeFill="background2"/>
          </w:tcPr>
          <w:p w14:paraId="0C2AEEA1" w14:textId="77777777" w:rsidR="00663774" w:rsidRPr="00066838" w:rsidRDefault="00663774" w:rsidP="00B01353">
            <w:pPr>
              <w:jc w:val="center"/>
              <w:rPr>
                <w:noProof/>
              </w:rPr>
            </w:pPr>
            <w:r w:rsidRPr="00066838">
              <w:rPr>
                <w:noProof/>
              </w:rPr>
              <w:t>NASKAH</w:t>
            </w:r>
          </w:p>
        </w:tc>
        <w:tc>
          <w:tcPr>
            <w:tcW w:w="650" w:type="pct"/>
            <w:shd w:val="clear" w:color="auto" w:fill="E7E6E6" w:themeFill="background2"/>
          </w:tcPr>
          <w:p w14:paraId="6611452B" w14:textId="29273315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  <w:shd w:val="clear" w:color="auto" w:fill="E7E6E6" w:themeFill="background2"/>
          </w:tcPr>
          <w:p w14:paraId="3F9762AE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F809CE" w:rsidRPr="00066838" w14:paraId="55C33CAA" w14:textId="77777777" w:rsidTr="00A067F4">
        <w:trPr>
          <w:trHeight w:val="1932"/>
        </w:trPr>
        <w:tc>
          <w:tcPr>
            <w:tcW w:w="334" w:type="pct"/>
            <w:vMerge w:val="restart"/>
          </w:tcPr>
          <w:p w14:paraId="0DCD9873" w14:textId="77777777" w:rsidR="00F809CE" w:rsidRPr="00066838" w:rsidRDefault="00F809CE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136896BE" w14:textId="77777777" w:rsidR="00F809CE" w:rsidRPr="00066838" w:rsidRDefault="00F809CE" w:rsidP="00B01353">
            <w:pPr>
              <w:jc w:val="both"/>
            </w:pPr>
            <w:r w:rsidRPr="00066838">
              <w:t>Sistematika WAJIB hanya</w:t>
            </w:r>
            <w:r>
              <w:t xml:space="preserve"> </w:t>
            </w:r>
            <w:r w:rsidRPr="00066838">
              <w:t>terdiri</w:t>
            </w:r>
            <w:r>
              <w:t xml:space="preserve"> </w:t>
            </w:r>
            <w:r w:rsidRPr="00066838">
              <w:t>dari:</w:t>
            </w:r>
          </w:p>
          <w:p w14:paraId="2E6BA0C3" w14:textId="77777777" w:rsidR="00F809CE" w:rsidRPr="00066838" w:rsidRDefault="00F809CE" w:rsidP="00B01353">
            <w:pPr>
              <w:jc w:val="both"/>
              <w:rPr>
                <w:b/>
              </w:rPr>
            </w:pPr>
            <w:r>
              <w:rPr>
                <w:b/>
              </w:rPr>
              <w:t>PENDAHULUAN</w:t>
            </w:r>
          </w:p>
          <w:p w14:paraId="720312FB" w14:textId="77777777" w:rsidR="00F809CE" w:rsidRPr="00066838" w:rsidRDefault="00F809CE" w:rsidP="00B01353">
            <w:pPr>
              <w:jc w:val="both"/>
              <w:rPr>
                <w:b/>
              </w:rPr>
            </w:pPr>
            <w:r>
              <w:rPr>
                <w:b/>
              </w:rPr>
              <w:t>METODE PENELITIAN</w:t>
            </w:r>
          </w:p>
          <w:p w14:paraId="7AFC2596" w14:textId="77777777" w:rsidR="00F809CE" w:rsidRPr="00066838" w:rsidRDefault="00F809CE" w:rsidP="00B01353">
            <w:pPr>
              <w:jc w:val="both"/>
              <w:rPr>
                <w:b/>
              </w:rPr>
            </w:pPr>
            <w:r>
              <w:rPr>
                <w:b/>
              </w:rPr>
              <w:t>PEMBAHASAN</w:t>
            </w:r>
          </w:p>
          <w:p w14:paraId="363AD5D1" w14:textId="77777777" w:rsidR="00F809CE" w:rsidRPr="00066838" w:rsidRDefault="00F809CE" w:rsidP="00B01353">
            <w:pPr>
              <w:jc w:val="both"/>
              <w:rPr>
                <w:b/>
              </w:rPr>
            </w:pPr>
            <w:r>
              <w:rPr>
                <w:b/>
              </w:rPr>
              <w:t xml:space="preserve">SIMPULAN </w:t>
            </w:r>
            <w:r>
              <w:t>(500-7</w:t>
            </w:r>
            <w:r w:rsidRPr="0047183A">
              <w:t>00 kata)</w:t>
            </w:r>
          </w:p>
          <w:p w14:paraId="0A29832D" w14:textId="77777777" w:rsidR="00F809CE" w:rsidRPr="0047183A" w:rsidRDefault="00F809CE" w:rsidP="00B01353">
            <w:pPr>
              <w:jc w:val="both"/>
              <w:rPr>
                <w:b/>
              </w:rPr>
            </w:pPr>
            <w:r w:rsidRPr="00066838">
              <w:rPr>
                <w:b/>
              </w:rPr>
              <w:t>DAFTAR PUSTAKA</w:t>
            </w:r>
            <w:r w:rsidRPr="009D74F7">
              <w:t>(minimal 15 sumber</w:t>
            </w:r>
            <w:r>
              <w:t>)</w:t>
            </w:r>
          </w:p>
          <w:p w14:paraId="235E3ABD" w14:textId="759A1D6D" w:rsidR="00F809CE" w:rsidRPr="00066838" w:rsidRDefault="00F809CE" w:rsidP="00B01353">
            <w:pPr>
              <w:jc w:val="both"/>
              <w:rPr>
                <w:noProof/>
              </w:rPr>
            </w:pPr>
            <w:r w:rsidRPr="00066838">
              <w:t>(hilangkan sub bab lain selain</w:t>
            </w:r>
            <w:r>
              <w:t xml:space="preserve"> </w:t>
            </w:r>
            <w:r w:rsidRPr="00066838">
              <w:t>sistematika di atas)</w:t>
            </w:r>
          </w:p>
        </w:tc>
        <w:tc>
          <w:tcPr>
            <w:tcW w:w="650" w:type="pct"/>
          </w:tcPr>
          <w:p w14:paraId="710018A8" w14:textId="10CA132F" w:rsidR="00F809CE" w:rsidRPr="00066838" w:rsidRDefault="00A067F4" w:rsidP="00B01353">
            <w:pPr>
              <w:ind w:left="720"/>
              <w:contextualSpacing/>
              <w:jc w:val="center"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2BBEE77C" w14:textId="77777777" w:rsidR="00F809CE" w:rsidRPr="00066838" w:rsidRDefault="00F809CE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3918A22E" w14:textId="77777777" w:rsidTr="00A067F4">
        <w:tc>
          <w:tcPr>
            <w:tcW w:w="334" w:type="pct"/>
            <w:vMerge/>
          </w:tcPr>
          <w:p w14:paraId="0928DBE7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7F88D946" w14:textId="03EFE1FF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 xml:space="preserve">terdiri dari </w:t>
            </w:r>
            <w:r w:rsidR="001814C4">
              <w:rPr>
                <w:noProof/>
              </w:rPr>
              <w:t>4</w:t>
            </w:r>
            <w:r w:rsidR="001814C4">
              <w:rPr>
                <w:noProof/>
                <w:lang w:val="en-US"/>
              </w:rPr>
              <w:t>0</w:t>
            </w:r>
            <w:r w:rsidRPr="00066838">
              <w:rPr>
                <w:noProof/>
              </w:rPr>
              <w:t>00-7000 kata</w:t>
            </w:r>
          </w:p>
        </w:tc>
        <w:tc>
          <w:tcPr>
            <w:tcW w:w="650" w:type="pct"/>
          </w:tcPr>
          <w:p w14:paraId="400440A6" w14:textId="334EB0F1" w:rsidR="00663774" w:rsidRPr="00066838" w:rsidRDefault="00A067F4" w:rsidP="00B01353">
            <w:pPr>
              <w:ind w:left="720"/>
              <w:contextualSpacing/>
              <w:jc w:val="center"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7E3101A2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5E271041" w14:textId="77777777" w:rsidTr="00A067F4">
        <w:tc>
          <w:tcPr>
            <w:tcW w:w="334" w:type="pct"/>
            <w:vMerge/>
          </w:tcPr>
          <w:p w14:paraId="0112A225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42E31A57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>tidak terdapat numbering, dan footnote</w:t>
            </w:r>
          </w:p>
        </w:tc>
        <w:tc>
          <w:tcPr>
            <w:tcW w:w="650" w:type="pct"/>
          </w:tcPr>
          <w:p w14:paraId="1D765E97" w14:textId="6CE6D03C" w:rsidR="00663774" w:rsidRPr="00066838" w:rsidRDefault="00A067F4" w:rsidP="00B01353">
            <w:pPr>
              <w:ind w:left="720"/>
              <w:contextualSpacing/>
              <w:jc w:val="center"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611783C5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18E2B501" w14:textId="77777777" w:rsidTr="00A067F4">
        <w:tc>
          <w:tcPr>
            <w:tcW w:w="334" w:type="pct"/>
            <w:vMerge/>
          </w:tcPr>
          <w:p w14:paraId="1BA778D7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02D380D0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 xml:space="preserve">bahasa asing  dicetak </w:t>
            </w:r>
            <w:r w:rsidRPr="00066838">
              <w:rPr>
                <w:i/>
                <w:noProof/>
              </w:rPr>
              <w:t>ITALIC</w:t>
            </w:r>
          </w:p>
        </w:tc>
        <w:tc>
          <w:tcPr>
            <w:tcW w:w="650" w:type="pct"/>
          </w:tcPr>
          <w:p w14:paraId="07016197" w14:textId="6DCF80F6" w:rsidR="00663774" w:rsidRPr="00066838" w:rsidRDefault="00A067F4" w:rsidP="00B01353">
            <w:pPr>
              <w:ind w:left="720"/>
              <w:contextualSpacing/>
              <w:jc w:val="center"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5B098FE9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778F29C2" w14:textId="77777777" w:rsidTr="00A067F4">
        <w:tc>
          <w:tcPr>
            <w:tcW w:w="334" w:type="pct"/>
            <w:vMerge/>
          </w:tcPr>
          <w:p w14:paraId="4C46A9F9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4DF3A1A7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>kutipan lebih dari 40 kata (dibuat 1 spasi margin ke dalam)</w:t>
            </w:r>
          </w:p>
        </w:tc>
        <w:tc>
          <w:tcPr>
            <w:tcW w:w="650" w:type="pct"/>
          </w:tcPr>
          <w:p w14:paraId="168D6899" w14:textId="4C933E40" w:rsidR="00663774" w:rsidRPr="00066838" w:rsidRDefault="00A067F4" w:rsidP="00B01353">
            <w:pPr>
              <w:ind w:left="720"/>
              <w:contextualSpacing/>
              <w:jc w:val="center"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49F282C2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4B73EFC4" w14:textId="77777777" w:rsidTr="00A067F4">
        <w:tc>
          <w:tcPr>
            <w:tcW w:w="334" w:type="pct"/>
            <w:vMerge/>
          </w:tcPr>
          <w:p w14:paraId="4A41FD26" w14:textId="77777777" w:rsidR="00663774" w:rsidRPr="00066838" w:rsidRDefault="00663774" w:rsidP="00B01353">
            <w:pPr>
              <w:contextualSpacing/>
            </w:pPr>
          </w:p>
        </w:tc>
        <w:tc>
          <w:tcPr>
            <w:tcW w:w="3440" w:type="pct"/>
          </w:tcPr>
          <w:p w14:paraId="60997671" w14:textId="77777777" w:rsidR="00663774" w:rsidRPr="00066838" w:rsidRDefault="00663774" w:rsidP="00B01353">
            <w:pPr>
              <w:jc w:val="both"/>
              <w:rPr>
                <w:noProof/>
              </w:rPr>
            </w:pPr>
            <w:bookmarkStart w:id="3" w:name="_Hlk480028821"/>
            <w:r w:rsidRPr="00066838">
              <w:rPr>
                <w:noProof/>
              </w:rPr>
              <w:t>Setiap satu paragraf, minimal terdiri dari 2 kalimat</w:t>
            </w:r>
            <w:bookmarkEnd w:id="3"/>
          </w:p>
        </w:tc>
        <w:tc>
          <w:tcPr>
            <w:tcW w:w="650" w:type="pct"/>
          </w:tcPr>
          <w:p w14:paraId="7A61AC82" w14:textId="47C7F1D8" w:rsidR="00663774" w:rsidRPr="00066838" w:rsidRDefault="00A067F4" w:rsidP="00B01353">
            <w:pPr>
              <w:ind w:left="720"/>
              <w:contextualSpacing/>
              <w:jc w:val="center"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1023E0CE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42712653" w14:textId="77777777" w:rsidTr="00A067F4">
        <w:tc>
          <w:tcPr>
            <w:tcW w:w="334" w:type="pct"/>
            <w:vMerge/>
          </w:tcPr>
          <w:p w14:paraId="39C1FD22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6218CD67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>Sumber yang dikutip dalam naskah merupakan kutipan primer (tidak ada mengutip X dalam Y)</w:t>
            </w:r>
          </w:p>
        </w:tc>
        <w:tc>
          <w:tcPr>
            <w:tcW w:w="650" w:type="pct"/>
          </w:tcPr>
          <w:p w14:paraId="6C8CD044" w14:textId="5C95C814" w:rsidR="00663774" w:rsidRPr="00066838" w:rsidRDefault="00A067F4" w:rsidP="00B01353">
            <w:pPr>
              <w:ind w:left="720"/>
              <w:contextualSpacing/>
              <w:jc w:val="center"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711EB776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07E8E5B8" w14:textId="77777777" w:rsidTr="00A067F4">
        <w:tc>
          <w:tcPr>
            <w:tcW w:w="334" w:type="pct"/>
            <w:shd w:val="clear" w:color="auto" w:fill="E7E6E6" w:themeFill="background2"/>
          </w:tcPr>
          <w:p w14:paraId="09D80CC1" w14:textId="77777777" w:rsidR="00663774" w:rsidRPr="00066838" w:rsidRDefault="00663774" w:rsidP="00B01353">
            <w:pPr>
              <w:contextualSpacing/>
              <w:jc w:val="center"/>
            </w:pPr>
            <w:r w:rsidRPr="00066838">
              <w:t>9</w:t>
            </w:r>
          </w:p>
        </w:tc>
        <w:tc>
          <w:tcPr>
            <w:tcW w:w="3440" w:type="pct"/>
            <w:shd w:val="clear" w:color="auto" w:fill="E7E6E6" w:themeFill="background2"/>
          </w:tcPr>
          <w:p w14:paraId="406E1058" w14:textId="77777777" w:rsidR="00663774" w:rsidRPr="00066838" w:rsidRDefault="00663774" w:rsidP="00B01353">
            <w:pPr>
              <w:jc w:val="center"/>
              <w:rPr>
                <w:noProof/>
              </w:rPr>
            </w:pPr>
            <w:r w:rsidRPr="00066838">
              <w:rPr>
                <w:noProof/>
              </w:rPr>
              <w:t>KUTIPAN</w:t>
            </w:r>
          </w:p>
        </w:tc>
        <w:tc>
          <w:tcPr>
            <w:tcW w:w="650" w:type="pct"/>
            <w:shd w:val="clear" w:color="auto" w:fill="E7E6E6" w:themeFill="background2"/>
          </w:tcPr>
          <w:p w14:paraId="5975DDB4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  <w:shd w:val="clear" w:color="auto" w:fill="E7E6E6" w:themeFill="background2"/>
          </w:tcPr>
          <w:p w14:paraId="19C72526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735FBFE0" w14:textId="77777777" w:rsidTr="00A067F4">
        <w:tc>
          <w:tcPr>
            <w:tcW w:w="334" w:type="pct"/>
            <w:vMerge w:val="restart"/>
          </w:tcPr>
          <w:p w14:paraId="0CC17F31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763928E1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>Pada seluruh naskah, semua kutipan dibuat dengan APA style, secaralengkap dan konsisten.</w:t>
            </w:r>
          </w:p>
          <w:p w14:paraId="09E234C8" w14:textId="41755B0E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b/>
                <w:noProof/>
              </w:rPr>
              <w:t>Contoh:</w:t>
            </w:r>
            <w:r w:rsidR="00E67F01">
              <w:rPr>
                <w:b/>
                <w:noProof/>
                <w:lang w:val="en-US"/>
              </w:rPr>
              <w:t xml:space="preserve"> </w:t>
            </w:r>
            <w:r w:rsidRPr="00066838">
              <w:fldChar w:fldCharType="begin" w:fldLock="1"/>
            </w:r>
            <w:r w:rsidRPr="00066838">
              <w:instrText>ADDIN CSL_CITATION { "citationItems" : [ { "id" : "ITEM-1", "itemData" : { "author" : [ { "dropping-particle" : "", "family" : "Putri", "given" : "Nurilla Elysa", "non-dropping-particle" : "", "parse-names" : false, "suffix" : "" }, { "dropping-particle" : "", "family" : "Hakim", "given" : "Nukmal", "non-dropping-particle" : "", "parse-names" : false, "suffix" : "" }, { "dropping-particle" : "", "family" : "Yamin", "given" : "M", "non-dropping-particle" : "", "parse-names" : false, "suffix" : "" } ], "container-title" : "Jurnal Mimbar", "id" : "ITEM-1", "issue" : "1", "issued" : { "date-parts" : [ [ "2016" ] ] }, "page" : "58-64", "title" : "Ecologicall Footprint and Biocapacity Analysis for Flooding Prevention in South Sumatera", "type" : "article-journal", "volume" : "32" }, "uris" : [ "http://www.mendeley.com/documents/?uuid=310a26b5-569b-4b6e-ba3e-24bbd43bec52" ] } ], "mendeley" : { "formattedCitation" : "(Putri, Hakim, &amp; Yamin, 2016)", "plainTextFormattedCitation" : "(Putri, Hakim, &amp; Yamin, 2016)", "previouslyFormattedCitation" : "(Putri, Hakim, &amp; Yamin, 2016)" }, "properties" : { "noteIndex" : 0 }, "schema" : "https://github.com/citation-style-language/schema/raw/master/csl-citation.json" }</w:instrText>
            </w:r>
            <w:r w:rsidRPr="00066838">
              <w:fldChar w:fldCharType="separate"/>
            </w:r>
            <w:r w:rsidRPr="00066838">
              <w:rPr>
                <w:noProof/>
              </w:rPr>
              <w:t>(</w:t>
            </w:r>
            <w:r w:rsidR="001814C4">
              <w:rPr>
                <w:noProof/>
                <w:lang w:val="en-US"/>
              </w:rPr>
              <w:t>Junaedi dan</w:t>
            </w:r>
            <w:r w:rsidRPr="00066838">
              <w:rPr>
                <w:noProof/>
              </w:rPr>
              <w:t xml:space="preserve"> </w:t>
            </w:r>
            <w:r w:rsidR="001814C4">
              <w:rPr>
                <w:noProof/>
                <w:lang w:val="en-US"/>
              </w:rPr>
              <w:t>Sukmono</w:t>
            </w:r>
            <w:r w:rsidRPr="00066838">
              <w:rPr>
                <w:noProof/>
              </w:rPr>
              <w:t>, 201</w:t>
            </w:r>
            <w:r w:rsidR="00E67F01">
              <w:rPr>
                <w:noProof/>
                <w:lang w:val="en-US"/>
              </w:rPr>
              <w:t>9</w:t>
            </w:r>
            <w:r w:rsidRPr="00066838">
              <w:rPr>
                <w:noProof/>
              </w:rPr>
              <w:t>)</w:t>
            </w:r>
            <w:r w:rsidRPr="00066838">
              <w:fldChar w:fldCharType="end"/>
            </w:r>
            <w:r w:rsidRPr="00066838">
              <w:t>.</w:t>
            </w:r>
          </w:p>
          <w:p w14:paraId="460F85A4" w14:textId="3DAF5B59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b/>
                <w:noProof/>
              </w:rPr>
              <w:t>Tidak boleh:</w:t>
            </w:r>
            <w:r w:rsidRPr="00066838">
              <w:fldChar w:fldCharType="begin" w:fldLock="1"/>
            </w:r>
            <w:r w:rsidRPr="00066838">
              <w:instrText>ADDIN CSL_CITATION { "citationItems" : [ { "id" : "ITEM-1", "itemData" : { "author" : [ { "dropping-particle" : "", "family" : "Putri", "given" : "Nurilla Elysa", "non-dropping-particle" : "", "parse-names" : false, "suffix" : "" }, { "dropping-particle" : "", "family" : "Hakim", "given" : "Nukmal", "non-dropping-particle" : "", "parse-names" : false, "suffix" : "" }, { "dropping-particle" : "", "family" : "Yamin", "given" : "M", "non-dropping-particle" : "", "parse-names" : false, "suffix" : "" } ], "container-title" : "Jurnal Mimbar", "id" : "ITEM-1", "issue" : "1", "issued" : { "date-parts" : [ [ "2016" ] ] }, "page" : "58-64", "title" : "Ecologicall Footprint and Biocapacity Analysis for Flooding Prevention in South Sumatera", "type" : "article-journal", "volume" : "32" }, "uris" : [ "http://www.mendeley.com/documents/?uuid=310a26b5-569b-4b6e-ba3e-24bbd43bec52" ] } ], "mendeley" : { "formattedCitation" : "(Putri, Hakim, &amp; Yamin, 2016)", "plainTextFormattedCitation" : "(Putri, Hakim, &amp; Yamin, 2016)", "previouslyFormattedCitation" : "(Putri, Hakim, &amp; Yamin, 2016)" }, "properties" : { "noteIndex" : 0 }, "schema" : "https://github.com/citation-style-language/schema/raw/master/csl-citation.json" }</w:instrText>
            </w:r>
            <w:r w:rsidRPr="00066838">
              <w:fldChar w:fldCharType="separate"/>
            </w:r>
            <w:r w:rsidR="001814C4">
              <w:rPr>
                <w:noProof/>
                <w:lang w:val="en-US"/>
              </w:rPr>
              <w:t>Junaedi dan Sukmono</w:t>
            </w:r>
            <w:r w:rsidRPr="00066838">
              <w:rPr>
                <w:noProof/>
              </w:rPr>
              <w:t>, (201</w:t>
            </w:r>
            <w:r w:rsidR="00E67F01">
              <w:rPr>
                <w:noProof/>
                <w:lang w:val="en-US"/>
              </w:rPr>
              <w:t>9</w:t>
            </w:r>
            <w:r w:rsidRPr="00066838">
              <w:rPr>
                <w:noProof/>
              </w:rPr>
              <w:t>)</w:t>
            </w:r>
            <w:r w:rsidRPr="00066838">
              <w:fldChar w:fldCharType="end"/>
            </w:r>
            <w:r w:rsidR="001814C4">
              <w:rPr>
                <w:lang w:val="en-US"/>
              </w:rPr>
              <w:t xml:space="preserve"> </w:t>
            </w:r>
            <w:r w:rsidRPr="00066838">
              <w:t>atau</w:t>
            </w:r>
            <w:r w:rsidR="001814C4">
              <w:rPr>
                <w:lang w:val="en-US"/>
              </w:rPr>
              <w:t xml:space="preserve"> </w:t>
            </w:r>
            <w:r w:rsidRPr="00066838">
              <w:fldChar w:fldCharType="begin" w:fldLock="1"/>
            </w:r>
            <w:r w:rsidRPr="00066838">
              <w:instrText>ADDIN CSL_CITATION { "citationItems" : [ { "id" : "ITEM-1", "itemData" : { "author" : [ { "dropping-particle" : "", "family" : "Putri", "given" : "Nurilla Elysa", "non-dropping-particle" : "", "parse-names" : false, "suffix" : "" }, { "dropping-particle" : "", "family" : "Hakim", "given" : "Nukmal", "non-dropping-particle" : "", "parse-names" : false, "suffix" : "" }, { "dropping-particle" : "", "family" : "Yamin", "given" : "M", "non-dropping-particle" : "", "parse-names" : false, "suffix" : "" } ], "container-title" : "Jurnal Mimbar", "id" : "ITEM-1", "issue" : "1", "issued" : { "date-parts" : [ [ "2016" ] ] }, "page" : "58-64", "title" : "Ecologicall Footprint and Biocapacity Analysis for Flooding Prevention in South Sumatera", "type" : "article-journal", "volume" : "32" }, "uris" : [ "http://www.mendeley.com/documents/?uuid=310a26b5-569b-4b6e-ba3e-24bbd43bec52" ] } ], "mendeley" : { "formattedCitation" : "(Putri, Hakim, &amp; Yamin, 2016)", "plainTextFormattedCitation" : "(Putri, Hakim, &amp; Yamin, 2016)", "previouslyFormattedCitation" : "(Putri, Hakim, &amp; Yamin, 2016)" }, "properties" : { "noteIndex" : 0 }, "schema" : "https://github.com/citation-style-language/schema/raw/master/csl-citation.json" }</w:instrText>
            </w:r>
            <w:r w:rsidRPr="00066838">
              <w:fldChar w:fldCharType="separate"/>
            </w:r>
            <w:r w:rsidRPr="00066838">
              <w:rPr>
                <w:noProof/>
              </w:rPr>
              <w:t>(</w:t>
            </w:r>
            <w:r w:rsidR="001814C4">
              <w:rPr>
                <w:noProof/>
                <w:lang w:val="en-US"/>
              </w:rPr>
              <w:t>Junaedi</w:t>
            </w:r>
            <w:r w:rsidRPr="00066838">
              <w:rPr>
                <w:noProof/>
              </w:rPr>
              <w:t>, dkk, 201</w:t>
            </w:r>
            <w:r w:rsidR="00E67F01">
              <w:rPr>
                <w:noProof/>
                <w:lang w:val="en-US"/>
              </w:rPr>
              <w:t>9</w:t>
            </w:r>
            <w:r w:rsidRPr="00066838">
              <w:rPr>
                <w:noProof/>
              </w:rPr>
              <w:t>)</w:t>
            </w:r>
            <w:r w:rsidRPr="00066838">
              <w:fldChar w:fldCharType="end"/>
            </w:r>
            <w:r w:rsidRPr="00066838">
              <w:t>.</w:t>
            </w:r>
          </w:p>
        </w:tc>
        <w:tc>
          <w:tcPr>
            <w:tcW w:w="650" w:type="pct"/>
          </w:tcPr>
          <w:p w14:paraId="5C86CC21" w14:textId="79299495" w:rsidR="00663774" w:rsidRPr="00066838" w:rsidRDefault="00A067F4" w:rsidP="00B01353">
            <w:pPr>
              <w:ind w:left="720"/>
              <w:contextualSpacing/>
              <w:jc w:val="center"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3A51E8E1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09C1BE51" w14:textId="77777777" w:rsidTr="00A067F4">
        <w:tc>
          <w:tcPr>
            <w:tcW w:w="334" w:type="pct"/>
            <w:vMerge/>
          </w:tcPr>
          <w:p w14:paraId="3B50E0CC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28CCC5A8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9D74F7">
              <w:rPr>
                <w:noProof/>
              </w:rPr>
              <w:t>Pengutipan media internet wajib mencantumkan nama author/lembaga, tahun posting, judul, lalu dilengkapi alamat website secara lengkap dari sumber yang kredibel.</w:t>
            </w:r>
          </w:p>
        </w:tc>
        <w:tc>
          <w:tcPr>
            <w:tcW w:w="650" w:type="pct"/>
          </w:tcPr>
          <w:p w14:paraId="52C785D0" w14:textId="4B3618DB" w:rsidR="00663774" w:rsidRPr="00066838" w:rsidRDefault="00A067F4" w:rsidP="00B01353">
            <w:pPr>
              <w:ind w:left="720"/>
              <w:contextualSpacing/>
              <w:jc w:val="center"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4B6556DA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43C81A65" w14:textId="77777777" w:rsidTr="00A067F4">
        <w:tc>
          <w:tcPr>
            <w:tcW w:w="334" w:type="pct"/>
            <w:vMerge/>
          </w:tcPr>
          <w:p w14:paraId="68AEEA16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195744D5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>Semua kutipan yang dikutip dalam naskah, semua sumbernya sudah tercantum pada daftar pustaka</w:t>
            </w:r>
          </w:p>
          <w:p w14:paraId="43F85600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>*mohon dicek satu persatu</w:t>
            </w:r>
          </w:p>
        </w:tc>
        <w:tc>
          <w:tcPr>
            <w:tcW w:w="650" w:type="pct"/>
          </w:tcPr>
          <w:p w14:paraId="290827CD" w14:textId="756465A4" w:rsidR="00663774" w:rsidRPr="00066838" w:rsidRDefault="00A067F4" w:rsidP="00B01353">
            <w:pPr>
              <w:ind w:left="720"/>
              <w:contextualSpacing/>
              <w:jc w:val="center"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38EBA93B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168FC778" w14:textId="77777777" w:rsidTr="00A067F4">
        <w:tc>
          <w:tcPr>
            <w:tcW w:w="334" w:type="pct"/>
            <w:vMerge/>
          </w:tcPr>
          <w:p w14:paraId="6EA965FC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73BA77D2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 xml:space="preserve">Semua kutipan yang dikutip dalam naskah, semua sumbernya sudah sesuai dengan sumber yang tercantum pada daftar </w:t>
            </w:r>
            <w:r>
              <w:rPr>
                <w:noProof/>
                <w:lang w:val="en-US"/>
              </w:rPr>
              <w:t xml:space="preserve"> </w:t>
            </w:r>
            <w:r w:rsidRPr="00066838">
              <w:rPr>
                <w:noProof/>
              </w:rPr>
              <w:t>pustaka</w:t>
            </w:r>
          </w:p>
          <w:p w14:paraId="5393961E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 xml:space="preserve">*mohon dicek kesesuaian tahun sumber dan kelengkapan nama penulis </w:t>
            </w:r>
          </w:p>
        </w:tc>
        <w:tc>
          <w:tcPr>
            <w:tcW w:w="650" w:type="pct"/>
          </w:tcPr>
          <w:p w14:paraId="5FF2ED37" w14:textId="279C4DD9" w:rsidR="00663774" w:rsidRPr="00066838" w:rsidRDefault="00A067F4" w:rsidP="00B01353">
            <w:pPr>
              <w:ind w:left="720"/>
              <w:contextualSpacing/>
              <w:jc w:val="center"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05833B8A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42FEC2D7" w14:textId="77777777" w:rsidTr="00A067F4">
        <w:tc>
          <w:tcPr>
            <w:tcW w:w="334" w:type="pct"/>
            <w:shd w:val="clear" w:color="auto" w:fill="E7E6E6" w:themeFill="background2"/>
          </w:tcPr>
          <w:p w14:paraId="24E41220" w14:textId="77777777" w:rsidR="00663774" w:rsidRPr="00066838" w:rsidRDefault="00663774" w:rsidP="00B01353">
            <w:pPr>
              <w:contextualSpacing/>
              <w:jc w:val="center"/>
            </w:pPr>
            <w:r w:rsidRPr="00066838">
              <w:t>10</w:t>
            </w:r>
          </w:p>
        </w:tc>
        <w:tc>
          <w:tcPr>
            <w:tcW w:w="3440" w:type="pct"/>
            <w:shd w:val="clear" w:color="auto" w:fill="E7E6E6" w:themeFill="background2"/>
          </w:tcPr>
          <w:p w14:paraId="5C980CB2" w14:textId="77777777" w:rsidR="00663774" w:rsidRPr="00066838" w:rsidRDefault="00663774" w:rsidP="00B01353">
            <w:pPr>
              <w:jc w:val="center"/>
              <w:rPr>
                <w:noProof/>
              </w:rPr>
            </w:pPr>
            <w:r w:rsidRPr="00066838">
              <w:rPr>
                <w:noProof/>
              </w:rPr>
              <w:t>TABEL DAN GAMBAR</w:t>
            </w:r>
          </w:p>
        </w:tc>
        <w:tc>
          <w:tcPr>
            <w:tcW w:w="650" w:type="pct"/>
            <w:shd w:val="clear" w:color="auto" w:fill="E7E6E6" w:themeFill="background2"/>
          </w:tcPr>
          <w:p w14:paraId="502BF5E9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  <w:shd w:val="clear" w:color="auto" w:fill="E7E6E6" w:themeFill="background2"/>
          </w:tcPr>
          <w:p w14:paraId="4185BF0A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4234BBF5" w14:textId="77777777" w:rsidTr="00A067F4">
        <w:tc>
          <w:tcPr>
            <w:tcW w:w="334" w:type="pct"/>
            <w:vMerge w:val="restart"/>
          </w:tcPr>
          <w:p w14:paraId="428594A3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19A40596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>Terdapat minimal 1 tabel atau 1 gambar dalam naskah</w:t>
            </w:r>
            <w:r w:rsidRPr="00066838">
              <w:t xml:space="preserve"> (maksimal 6 buah)</w:t>
            </w:r>
          </w:p>
          <w:p w14:paraId="44771333" w14:textId="0A1B8A36" w:rsidR="00663774" w:rsidRPr="00066838" w:rsidRDefault="00663774" w:rsidP="00B01353">
            <w:pPr>
              <w:jc w:val="both"/>
              <w:rPr>
                <w:b/>
              </w:rPr>
            </w:pPr>
            <w:r w:rsidRPr="00066838">
              <w:rPr>
                <w:b/>
              </w:rPr>
              <w:t>Tata cara</w:t>
            </w:r>
            <w:r w:rsidR="001814C4">
              <w:rPr>
                <w:b/>
                <w:lang w:val="en-US"/>
              </w:rPr>
              <w:t xml:space="preserve"> </w:t>
            </w:r>
            <w:r w:rsidRPr="00066838">
              <w:rPr>
                <w:b/>
              </w:rPr>
              <w:t>pencantuman</w:t>
            </w:r>
            <w:r w:rsidR="001814C4">
              <w:rPr>
                <w:b/>
                <w:lang w:val="en-US"/>
              </w:rPr>
              <w:t xml:space="preserve"> </w:t>
            </w:r>
            <w:r w:rsidRPr="00066838">
              <w:rPr>
                <w:b/>
              </w:rPr>
              <w:t>Tabel:</w:t>
            </w:r>
          </w:p>
          <w:p w14:paraId="27285ED9" w14:textId="77777777" w:rsidR="00663774" w:rsidRPr="00066838" w:rsidRDefault="00663774" w:rsidP="00663774">
            <w:pPr>
              <w:pStyle w:val="ListParagraph"/>
              <w:numPr>
                <w:ilvl w:val="0"/>
                <w:numId w:val="1"/>
              </w:numPr>
              <w:spacing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Tabel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dibua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tanpa vertical line. Garis horizontal hanya 2 terata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dan 1 terbawah</w:t>
            </w:r>
          </w:p>
          <w:p w14:paraId="52CB8412" w14:textId="77777777" w:rsidR="00663774" w:rsidRPr="00066838" w:rsidRDefault="00663774" w:rsidP="00663774">
            <w:pPr>
              <w:pStyle w:val="ListParagraph"/>
              <w:numPr>
                <w:ilvl w:val="0"/>
                <w:numId w:val="1"/>
              </w:numPr>
              <w:spacing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Sumbe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dicantumkan di kiri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bawah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tabel.</w:t>
            </w:r>
          </w:p>
          <w:p w14:paraId="64968D30" w14:textId="77777777" w:rsidR="00663774" w:rsidRPr="00066838" w:rsidRDefault="00663774" w:rsidP="00663774">
            <w:pPr>
              <w:pStyle w:val="ListParagraph"/>
              <w:numPr>
                <w:ilvl w:val="0"/>
                <w:numId w:val="1"/>
              </w:numPr>
              <w:spacing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Tabel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diberi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nomo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da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judul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table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diletakan di ata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tabel, margin kiri.</w:t>
            </w:r>
          </w:p>
          <w:p w14:paraId="432EB156" w14:textId="3C0DCF6B" w:rsidR="00663774" w:rsidRPr="001814C4" w:rsidRDefault="00663774" w:rsidP="00B01353">
            <w:pPr>
              <w:jc w:val="both"/>
              <w:rPr>
                <w:b/>
                <w:lang w:val="en-US"/>
              </w:rPr>
            </w:pPr>
            <w:r w:rsidRPr="00066838">
              <w:rPr>
                <w:b/>
              </w:rPr>
              <w:t>Lihat</w:t>
            </w:r>
            <w:r>
              <w:rPr>
                <w:b/>
              </w:rPr>
              <w:t xml:space="preserve"> </w:t>
            </w:r>
            <w:r w:rsidRPr="00066838">
              <w:rPr>
                <w:b/>
              </w:rPr>
              <w:t>contoh di bawah</w:t>
            </w:r>
            <w:r w:rsidR="001814C4">
              <w:rPr>
                <w:b/>
                <w:lang w:val="en-US"/>
              </w:rPr>
              <w:t xml:space="preserve"> pada Template Author Guidlines</w:t>
            </w:r>
          </w:p>
        </w:tc>
        <w:tc>
          <w:tcPr>
            <w:tcW w:w="650" w:type="pct"/>
          </w:tcPr>
          <w:p w14:paraId="7156182A" w14:textId="50D57AE2" w:rsidR="00663774" w:rsidRPr="00066838" w:rsidRDefault="00A067F4" w:rsidP="00B01353">
            <w:pPr>
              <w:ind w:left="720"/>
              <w:contextualSpacing/>
              <w:jc w:val="center"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0EEA00FE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724A58DE" w14:textId="77777777" w:rsidTr="00A067F4">
        <w:tc>
          <w:tcPr>
            <w:tcW w:w="334" w:type="pct"/>
            <w:vMerge/>
          </w:tcPr>
          <w:p w14:paraId="7C1B7BDE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456BF9FF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 xml:space="preserve">Gambar, semua bentuk gambar baik skema, grafis, diagram, foto diberi nama </w:t>
            </w:r>
            <w:r w:rsidRPr="00066838">
              <w:rPr>
                <w:b/>
                <w:noProof/>
              </w:rPr>
              <w:t>Gambar</w:t>
            </w:r>
            <w:r w:rsidRPr="00066838">
              <w:rPr>
                <w:noProof/>
              </w:rPr>
              <w:t>, dan dibuat dengan menggunakan Corel agar tidak pecah saat dilayout</w:t>
            </w:r>
          </w:p>
          <w:p w14:paraId="5A627956" w14:textId="77777777" w:rsidR="00663774" w:rsidRPr="00066838" w:rsidRDefault="00663774" w:rsidP="00B01353">
            <w:pPr>
              <w:jc w:val="both"/>
            </w:pPr>
            <w:r w:rsidRPr="00066838">
              <w:rPr>
                <w:b/>
              </w:rPr>
              <w:t>Tata carapencantumanGambar</w:t>
            </w:r>
            <w:r w:rsidRPr="00066838">
              <w:t>:</w:t>
            </w:r>
          </w:p>
          <w:p w14:paraId="0ED5BFF2" w14:textId="77777777" w:rsidR="00663774" w:rsidRPr="00066838" w:rsidRDefault="00663774" w:rsidP="00663774">
            <w:pPr>
              <w:pStyle w:val="ListParagraph"/>
              <w:numPr>
                <w:ilvl w:val="0"/>
                <w:numId w:val="2"/>
              </w:numPr>
              <w:spacing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Sumbe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dicantumkan di kiri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bawah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 xml:space="preserve">gambar. </w:t>
            </w:r>
          </w:p>
          <w:p w14:paraId="39316960" w14:textId="77777777" w:rsidR="00663774" w:rsidRPr="00066838" w:rsidRDefault="00663774" w:rsidP="00663774">
            <w:pPr>
              <w:pStyle w:val="ListParagraph"/>
              <w:numPr>
                <w:ilvl w:val="0"/>
                <w:numId w:val="2"/>
              </w:numPr>
              <w:spacing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Gamba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diberi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nomo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da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judul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gambar, diletakan di bawah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sumbe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gambar, margin kiri.</w:t>
            </w:r>
          </w:p>
          <w:p w14:paraId="38EF1386" w14:textId="7E724B36" w:rsidR="00663774" w:rsidRPr="001814C4" w:rsidRDefault="00663774" w:rsidP="00B01353">
            <w:pPr>
              <w:contextualSpacing/>
              <w:rPr>
                <w:lang w:val="en-US"/>
              </w:rPr>
            </w:pPr>
            <w:r w:rsidRPr="00066838">
              <w:rPr>
                <w:b/>
              </w:rPr>
              <w:t>Lihat</w:t>
            </w:r>
            <w:r>
              <w:rPr>
                <w:b/>
              </w:rPr>
              <w:t xml:space="preserve"> </w:t>
            </w:r>
            <w:r w:rsidRPr="00066838">
              <w:rPr>
                <w:b/>
              </w:rPr>
              <w:t>contoh di bawah</w:t>
            </w:r>
            <w:r w:rsidR="001814C4">
              <w:rPr>
                <w:b/>
                <w:lang w:val="en-US"/>
              </w:rPr>
              <w:t xml:space="preserve"> pada Template Author Guidlines</w:t>
            </w:r>
          </w:p>
        </w:tc>
        <w:tc>
          <w:tcPr>
            <w:tcW w:w="650" w:type="pct"/>
          </w:tcPr>
          <w:p w14:paraId="46CCC81B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39259823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BE240C" w14:paraId="75782348" w14:textId="77777777" w:rsidTr="00A067F4">
        <w:tc>
          <w:tcPr>
            <w:tcW w:w="334" w:type="pct"/>
            <w:shd w:val="clear" w:color="auto" w:fill="E7E6E6" w:themeFill="background2"/>
          </w:tcPr>
          <w:p w14:paraId="29403AE8" w14:textId="77777777" w:rsidR="00663774" w:rsidRPr="00BE240C" w:rsidRDefault="00663774" w:rsidP="00B01353">
            <w:pPr>
              <w:contextualSpacing/>
              <w:jc w:val="center"/>
            </w:pPr>
            <w:r w:rsidRPr="00BE240C">
              <w:t>11</w:t>
            </w:r>
          </w:p>
        </w:tc>
        <w:tc>
          <w:tcPr>
            <w:tcW w:w="3440" w:type="pct"/>
            <w:shd w:val="clear" w:color="auto" w:fill="E7E6E6" w:themeFill="background2"/>
          </w:tcPr>
          <w:p w14:paraId="20208C4F" w14:textId="77777777" w:rsidR="00663774" w:rsidRPr="00BE240C" w:rsidRDefault="00663774" w:rsidP="00B01353">
            <w:pPr>
              <w:jc w:val="center"/>
              <w:rPr>
                <w:noProof/>
              </w:rPr>
            </w:pPr>
            <w:r w:rsidRPr="00BE240C">
              <w:t>SIMPULAN</w:t>
            </w:r>
          </w:p>
        </w:tc>
        <w:tc>
          <w:tcPr>
            <w:tcW w:w="650" w:type="pct"/>
            <w:shd w:val="clear" w:color="auto" w:fill="E7E6E6" w:themeFill="background2"/>
          </w:tcPr>
          <w:p w14:paraId="1BB364C1" w14:textId="77777777" w:rsidR="00663774" w:rsidRPr="00BE240C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  <w:shd w:val="clear" w:color="auto" w:fill="E7E6E6" w:themeFill="background2"/>
          </w:tcPr>
          <w:p w14:paraId="4C2D007A" w14:textId="77777777" w:rsidR="00663774" w:rsidRPr="00BE240C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38D203C4" w14:textId="77777777" w:rsidTr="00A067F4">
        <w:tc>
          <w:tcPr>
            <w:tcW w:w="334" w:type="pct"/>
          </w:tcPr>
          <w:p w14:paraId="1CEE6EA1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0216D881" w14:textId="77777777" w:rsidR="00663774" w:rsidRPr="00066838" w:rsidRDefault="00663774" w:rsidP="00B01353">
            <w:pPr>
              <w:jc w:val="both"/>
            </w:pPr>
            <w:r w:rsidRPr="00066838">
              <w:t>Dibuat</w:t>
            </w:r>
            <w:r>
              <w:t xml:space="preserve"> </w:t>
            </w:r>
            <w:r w:rsidRPr="00066838">
              <w:t>dalam</w:t>
            </w:r>
            <w:r>
              <w:t xml:space="preserve"> </w:t>
            </w:r>
            <w:r w:rsidRPr="00066838">
              <w:t>bentuk</w:t>
            </w:r>
            <w:r>
              <w:t xml:space="preserve"> paragraph </w:t>
            </w:r>
            <w:r w:rsidRPr="00066838">
              <w:t>tanpa numbering dan</w:t>
            </w:r>
            <w:r>
              <w:t xml:space="preserve"> </w:t>
            </w:r>
            <w:r w:rsidRPr="00066838">
              <w:t>tidak</w:t>
            </w:r>
            <w:r>
              <w:t xml:space="preserve"> </w:t>
            </w:r>
            <w:r w:rsidRPr="00066838">
              <w:t>ada</w:t>
            </w:r>
            <w:r>
              <w:t xml:space="preserve"> </w:t>
            </w:r>
            <w:r w:rsidRPr="00066838">
              <w:t>kutipan</w:t>
            </w:r>
          </w:p>
        </w:tc>
        <w:tc>
          <w:tcPr>
            <w:tcW w:w="650" w:type="pct"/>
          </w:tcPr>
          <w:p w14:paraId="417C8150" w14:textId="7B0DB967" w:rsidR="00663774" w:rsidRPr="00066838" w:rsidRDefault="00A067F4" w:rsidP="00B01353">
            <w:pPr>
              <w:ind w:left="720"/>
              <w:contextualSpacing/>
              <w:jc w:val="center"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6079B999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BE240C" w14:paraId="4FF5FBB6" w14:textId="77777777" w:rsidTr="00A067F4">
        <w:tc>
          <w:tcPr>
            <w:tcW w:w="334" w:type="pct"/>
            <w:shd w:val="clear" w:color="auto" w:fill="E7E6E6" w:themeFill="background2"/>
          </w:tcPr>
          <w:p w14:paraId="6BE7403B" w14:textId="77777777" w:rsidR="00663774" w:rsidRPr="00BE240C" w:rsidRDefault="00663774" w:rsidP="00B01353">
            <w:pPr>
              <w:contextualSpacing/>
              <w:jc w:val="center"/>
            </w:pPr>
            <w:r w:rsidRPr="00BE240C">
              <w:t>12</w:t>
            </w:r>
          </w:p>
        </w:tc>
        <w:tc>
          <w:tcPr>
            <w:tcW w:w="3440" w:type="pct"/>
            <w:shd w:val="clear" w:color="auto" w:fill="E7E6E6" w:themeFill="background2"/>
          </w:tcPr>
          <w:p w14:paraId="219802F5" w14:textId="77777777" w:rsidR="00663774" w:rsidRPr="00BE240C" w:rsidRDefault="00663774" w:rsidP="00B01353">
            <w:pPr>
              <w:jc w:val="center"/>
            </w:pPr>
            <w:r w:rsidRPr="00BE240C">
              <w:t>DAFTAR PUSTAKA</w:t>
            </w:r>
          </w:p>
        </w:tc>
        <w:tc>
          <w:tcPr>
            <w:tcW w:w="650" w:type="pct"/>
            <w:shd w:val="clear" w:color="auto" w:fill="E7E6E6" w:themeFill="background2"/>
          </w:tcPr>
          <w:p w14:paraId="5FB63DA7" w14:textId="77777777" w:rsidR="00663774" w:rsidRPr="00BE240C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  <w:shd w:val="clear" w:color="auto" w:fill="E7E6E6" w:themeFill="background2"/>
          </w:tcPr>
          <w:p w14:paraId="6D6828E6" w14:textId="77777777" w:rsidR="00663774" w:rsidRPr="00BE240C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64D6EE07" w14:textId="77777777" w:rsidTr="00A067F4">
        <w:tc>
          <w:tcPr>
            <w:tcW w:w="334" w:type="pct"/>
            <w:vMerge w:val="restart"/>
          </w:tcPr>
          <w:p w14:paraId="2AC64E35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14B31FF9" w14:textId="77777777" w:rsidR="00663774" w:rsidRPr="00066838" w:rsidRDefault="00663774" w:rsidP="00B01353">
            <w:pPr>
              <w:jc w:val="both"/>
            </w:pPr>
            <w:r w:rsidRPr="00066838">
              <w:t>Terdiri</w:t>
            </w:r>
            <w:r>
              <w:t xml:space="preserve"> </w:t>
            </w:r>
            <w:r w:rsidRPr="00066838">
              <w:t>dari minimal 15 sumber</w:t>
            </w:r>
          </w:p>
        </w:tc>
        <w:tc>
          <w:tcPr>
            <w:tcW w:w="650" w:type="pct"/>
          </w:tcPr>
          <w:p w14:paraId="36DE4955" w14:textId="588E9555" w:rsidR="00663774" w:rsidRPr="00066838" w:rsidRDefault="00A067F4" w:rsidP="00B01353">
            <w:pPr>
              <w:ind w:left="720"/>
              <w:contextualSpacing/>
              <w:jc w:val="center"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08B00C5D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128B1D4C" w14:textId="77777777" w:rsidTr="00A067F4">
        <w:tc>
          <w:tcPr>
            <w:tcW w:w="334" w:type="pct"/>
            <w:vMerge/>
          </w:tcPr>
          <w:p w14:paraId="24765CC2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6BD14CA0" w14:textId="77777777" w:rsidR="00663774" w:rsidRPr="00066838" w:rsidRDefault="00663774" w:rsidP="00B01353">
            <w:pPr>
              <w:jc w:val="both"/>
            </w:pPr>
            <w:r w:rsidRPr="00066838">
              <w:t>menggunakan APA style</w:t>
            </w:r>
          </w:p>
        </w:tc>
        <w:tc>
          <w:tcPr>
            <w:tcW w:w="650" w:type="pct"/>
          </w:tcPr>
          <w:p w14:paraId="57758145" w14:textId="7103D3E3" w:rsidR="00663774" w:rsidRPr="00066838" w:rsidRDefault="00A067F4" w:rsidP="00B01353">
            <w:pPr>
              <w:ind w:left="720"/>
              <w:contextualSpacing/>
              <w:jc w:val="center"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51ED2AAD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7FF0FF15" w14:textId="77777777" w:rsidTr="00A067F4">
        <w:tc>
          <w:tcPr>
            <w:tcW w:w="334" w:type="pct"/>
            <w:vMerge/>
          </w:tcPr>
          <w:p w14:paraId="7DEF960B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6B5C0EFE" w14:textId="77777777" w:rsidR="00663774" w:rsidRPr="00066838" w:rsidRDefault="00663774" w:rsidP="00B01353">
            <w:r w:rsidRPr="00066838">
              <w:t>disusun alphabetic</w:t>
            </w:r>
          </w:p>
        </w:tc>
        <w:tc>
          <w:tcPr>
            <w:tcW w:w="650" w:type="pct"/>
          </w:tcPr>
          <w:p w14:paraId="45B80ECC" w14:textId="3AE4AEE4" w:rsidR="00663774" w:rsidRPr="00066838" w:rsidRDefault="00A067F4" w:rsidP="00B01353">
            <w:pPr>
              <w:ind w:left="720"/>
              <w:contextualSpacing/>
              <w:jc w:val="center"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411C90EF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0CC3A334" w14:textId="77777777" w:rsidTr="00A067F4">
        <w:tc>
          <w:tcPr>
            <w:tcW w:w="334" w:type="pct"/>
            <w:vMerge/>
          </w:tcPr>
          <w:p w14:paraId="5B76B5CC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742945F9" w14:textId="77777777" w:rsidR="00663774" w:rsidRPr="00066838" w:rsidRDefault="00663774" w:rsidP="00B01353">
            <w:pPr>
              <w:jc w:val="both"/>
            </w:pPr>
            <w:r w:rsidRPr="00066838">
              <w:t>Semua</w:t>
            </w:r>
            <w:r>
              <w:t xml:space="preserve"> </w:t>
            </w:r>
            <w:r w:rsidRPr="00066838">
              <w:t>sumber yang tercantum</w:t>
            </w:r>
            <w:r>
              <w:t xml:space="preserve"> </w:t>
            </w:r>
            <w:r w:rsidRPr="00066838">
              <w:t>pada</w:t>
            </w:r>
            <w:r>
              <w:t xml:space="preserve"> </w:t>
            </w:r>
            <w:r w:rsidRPr="00066838">
              <w:t>daftar</w:t>
            </w:r>
            <w:r>
              <w:t xml:space="preserve"> </w:t>
            </w:r>
            <w:r w:rsidRPr="00066838">
              <w:t>pustaka, merupakan</w:t>
            </w:r>
            <w:r>
              <w:t xml:space="preserve"> </w:t>
            </w:r>
            <w:r w:rsidRPr="00066838">
              <w:t>sumber yang memang</w:t>
            </w:r>
            <w:r>
              <w:t xml:space="preserve"> </w:t>
            </w:r>
            <w:r w:rsidRPr="00066838">
              <w:t>dikutip</w:t>
            </w:r>
            <w:r>
              <w:t xml:space="preserve"> </w:t>
            </w:r>
            <w:r w:rsidRPr="00066838">
              <w:t>dalam</w:t>
            </w:r>
            <w:r>
              <w:t xml:space="preserve"> </w:t>
            </w:r>
            <w:r w:rsidRPr="00066838">
              <w:t>naskah</w:t>
            </w:r>
          </w:p>
          <w:p w14:paraId="6E6E4CC0" w14:textId="77777777" w:rsidR="00663774" w:rsidRPr="00066838" w:rsidRDefault="00663774" w:rsidP="00B01353">
            <w:pPr>
              <w:jc w:val="both"/>
            </w:pPr>
            <w:r w:rsidRPr="00066838">
              <w:t>*</w:t>
            </w:r>
            <w:r w:rsidRPr="00066838">
              <w:rPr>
                <w:b/>
              </w:rPr>
              <w:t>mohon</w:t>
            </w:r>
            <w:r>
              <w:rPr>
                <w:b/>
              </w:rPr>
              <w:t xml:space="preserve"> </w:t>
            </w:r>
            <w:r w:rsidRPr="00066838">
              <w:rPr>
                <w:b/>
              </w:rPr>
              <w:t>dicek</w:t>
            </w:r>
            <w:r>
              <w:rPr>
                <w:b/>
              </w:rPr>
              <w:t xml:space="preserve"> </w:t>
            </w:r>
            <w:r w:rsidRPr="00066838">
              <w:rPr>
                <w:b/>
              </w:rPr>
              <w:t>satu</w:t>
            </w:r>
            <w:r>
              <w:rPr>
                <w:b/>
              </w:rPr>
              <w:t xml:space="preserve"> </w:t>
            </w:r>
            <w:r w:rsidRPr="00066838">
              <w:rPr>
                <w:b/>
              </w:rPr>
              <w:t>persatu</w:t>
            </w:r>
            <w:r w:rsidRPr="00066838">
              <w:rPr>
                <w:b/>
              </w:rPr>
              <w:tab/>
            </w:r>
            <w:r w:rsidRPr="00066838">
              <w:tab/>
            </w:r>
          </w:p>
        </w:tc>
        <w:tc>
          <w:tcPr>
            <w:tcW w:w="650" w:type="pct"/>
          </w:tcPr>
          <w:p w14:paraId="18836627" w14:textId="72162B3B" w:rsidR="00663774" w:rsidRPr="00066838" w:rsidRDefault="00A067F4" w:rsidP="00B01353">
            <w:pPr>
              <w:ind w:left="720"/>
              <w:contextualSpacing/>
              <w:jc w:val="center"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03F29826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6C8CF038" w14:textId="77777777" w:rsidTr="00A067F4">
        <w:tc>
          <w:tcPr>
            <w:tcW w:w="334" w:type="pct"/>
            <w:vMerge/>
          </w:tcPr>
          <w:p w14:paraId="4858BA9C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0EFBDFC5" w14:textId="77777777" w:rsidR="00663774" w:rsidRPr="00066838" w:rsidRDefault="00663774" w:rsidP="00B01353">
            <w:pPr>
              <w:jc w:val="both"/>
              <w:rPr>
                <w:b/>
              </w:rPr>
            </w:pPr>
            <w:r w:rsidRPr="00066838">
              <w:t>Semua</w:t>
            </w:r>
            <w:r>
              <w:t xml:space="preserve"> </w:t>
            </w:r>
            <w:r w:rsidRPr="00066838">
              <w:t>kutipan yang terdapat</w:t>
            </w:r>
            <w:r>
              <w:t xml:space="preserve"> </w:t>
            </w:r>
            <w:r w:rsidRPr="00066838">
              <w:t>dalam</w:t>
            </w:r>
            <w:r>
              <w:t xml:space="preserve"> </w:t>
            </w:r>
            <w:r w:rsidRPr="00066838">
              <w:t>naskah, harus</w:t>
            </w:r>
            <w:r>
              <w:t xml:space="preserve"> </w:t>
            </w:r>
            <w:r w:rsidRPr="00066838">
              <w:t>sama dengan nama-nama penulis dan tahunnya sesuai dengan yag tercantum</w:t>
            </w:r>
            <w:r>
              <w:t xml:space="preserve"> </w:t>
            </w:r>
            <w:r w:rsidRPr="00066838">
              <w:t>pada</w:t>
            </w:r>
            <w:r>
              <w:t xml:space="preserve"> </w:t>
            </w:r>
            <w:r w:rsidRPr="00066838">
              <w:t>daftar</w:t>
            </w:r>
            <w:r>
              <w:t xml:space="preserve"> </w:t>
            </w:r>
            <w:r w:rsidRPr="00066838">
              <w:t>pustaka</w:t>
            </w:r>
          </w:p>
          <w:p w14:paraId="6FC44E06" w14:textId="77777777" w:rsidR="00663774" w:rsidRPr="00066838" w:rsidRDefault="00663774" w:rsidP="00B01353">
            <w:pPr>
              <w:jc w:val="both"/>
            </w:pPr>
            <w:r w:rsidRPr="00066838">
              <w:t>*</w:t>
            </w:r>
            <w:r w:rsidRPr="00066838">
              <w:rPr>
                <w:b/>
              </w:rPr>
              <w:t>mohon</w:t>
            </w:r>
            <w:r>
              <w:rPr>
                <w:b/>
              </w:rPr>
              <w:t xml:space="preserve"> </w:t>
            </w:r>
            <w:r w:rsidRPr="00066838">
              <w:rPr>
                <w:b/>
              </w:rPr>
              <w:t>dicek</w:t>
            </w:r>
            <w:r>
              <w:rPr>
                <w:b/>
              </w:rPr>
              <w:t xml:space="preserve"> </w:t>
            </w:r>
            <w:r w:rsidRPr="00066838">
              <w:rPr>
                <w:b/>
              </w:rPr>
              <w:t>satu</w:t>
            </w:r>
            <w:r>
              <w:rPr>
                <w:b/>
              </w:rPr>
              <w:t xml:space="preserve"> </w:t>
            </w:r>
            <w:r w:rsidRPr="00066838">
              <w:rPr>
                <w:b/>
              </w:rPr>
              <w:t>persatu</w:t>
            </w:r>
          </w:p>
        </w:tc>
        <w:tc>
          <w:tcPr>
            <w:tcW w:w="650" w:type="pct"/>
          </w:tcPr>
          <w:p w14:paraId="58F224A1" w14:textId="57855E6F" w:rsidR="00663774" w:rsidRPr="00066838" w:rsidRDefault="00A067F4" w:rsidP="00B01353">
            <w:pPr>
              <w:ind w:left="720"/>
              <w:contextualSpacing/>
              <w:jc w:val="center"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5C74166B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3EC7592B" w14:textId="77777777" w:rsidTr="00A067F4">
        <w:tc>
          <w:tcPr>
            <w:tcW w:w="334" w:type="pct"/>
            <w:vMerge/>
          </w:tcPr>
          <w:p w14:paraId="75E87D04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7310F936" w14:textId="77777777" w:rsidR="00663774" w:rsidRPr="00066838" w:rsidRDefault="00663774" w:rsidP="00B01353">
            <w:pPr>
              <w:contextualSpacing/>
            </w:pPr>
            <w:r w:rsidRPr="00066838">
              <w:rPr>
                <w:b/>
              </w:rPr>
              <w:t>WAJIB</w:t>
            </w:r>
            <w:r w:rsidRPr="00066838">
              <w:t xml:space="preserve"> mencantumkan sumber kutipan dari artikel berbagai Jurnal nasional maupun internasional (minimal 10)</w:t>
            </w:r>
          </w:p>
        </w:tc>
        <w:tc>
          <w:tcPr>
            <w:tcW w:w="650" w:type="pct"/>
          </w:tcPr>
          <w:p w14:paraId="6D358912" w14:textId="3284A6A9" w:rsidR="00663774" w:rsidRPr="00066838" w:rsidRDefault="00A067F4" w:rsidP="00B01353">
            <w:pPr>
              <w:ind w:left="720"/>
              <w:contextualSpacing/>
              <w:jc w:val="center"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39D86C81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7CEE01B8" w14:textId="77777777" w:rsidTr="00A067F4">
        <w:tc>
          <w:tcPr>
            <w:tcW w:w="334" w:type="pct"/>
            <w:vMerge/>
          </w:tcPr>
          <w:p w14:paraId="00B4AB54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2E1D6DCA" w14:textId="77777777" w:rsidR="00663774" w:rsidRPr="00066838" w:rsidRDefault="00663774" w:rsidP="00B01353">
            <w:pPr>
              <w:contextualSpacing/>
              <w:jc w:val="both"/>
            </w:pPr>
            <w:r w:rsidRPr="00066838">
              <w:t>Tahun</w:t>
            </w:r>
            <w:r>
              <w:rPr>
                <w:lang w:val="en-US"/>
              </w:rPr>
              <w:t xml:space="preserve"> </w:t>
            </w:r>
            <w:r w:rsidRPr="00066838">
              <w:t>sumber</w:t>
            </w:r>
            <w:r>
              <w:t xml:space="preserve"> </w:t>
            </w:r>
            <w:r w:rsidRPr="00066838">
              <w:t>referensi</w:t>
            </w:r>
            <w:r>
              <w:t xml:space="preserve"> </w:t>
            </w:r>
            <w:r w:rsidRPr="00066838">
              <w:t>tidak boleh</w:t>
            </w:r>
            <w:r>
              <w:rPr>
                <w:lang w:val="en-US"/>
              </w:rPr>
              <w:t xml:space="preserve"> </w:t>
            </w:r>
            <w:r w:rsidRPr="00066838">
              <w:t>lebih</w:t>
            </w:r>
            <w:r>
              <w:t xml:space="preserve"> </w:t>
            </w:r>
            <w:r w:rsidRPr="00066838">
              <w:t>dari 10 tahun, jika tidak memungkinkan, maka maksimal hanya 4 sumber sumber referensi yang boleh lebih dari 10 tahun</w:t>
            </w:r>
          </w:p>
        </w:tc>
        <w:tc>
          <w:tcPr>
            <w:tcW w:w="650" w:type="pct"/>
          </w:tcPr>
          <w:p w14:paraId="3A09A1AC" w14:textId="25FA6F2C" w:rsidR="00663774" w:rsidRPr="00066838" w:rsidRDefault="00A067F4" w:rsidP="00B01353">
            <w:pPr>
              <w:ind w:left="720"/>
              <w:contextualSpacing/>
              <w:jc w:val="center"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1E8C06CF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0D183899" w14:textId="77777777" w:rsidTr="00A067F4">
        <w:tc>
          <w:tcPr>
            <w:tcW w:w="334" w:type="pct"/>
            <w:shd w:val="clear" w:color="auto" w:fill="E7E6E6" w:themeFill="background2"/>
          </w:tcPr>
          <w:p w14:paraId="51C4FDD5" w14:textId="77777777" w:rsidR="00663774" w:rsidRPr="00066838" w:rsidRDefault="00663774" w:rsidP="00B01353">
            <w:pPr>
              <w:contextualSpacing/>
              <w:jc w:val="center"/>
            </w:pPr>
            <w:r w:rsidRPr="00066838">
              <w:t>13</w:t>
            </w:r>
          </w:p>
        </w:tc>
        <w:tc>
          <w:tcPr>
            <w:tcW w:w="3440" w:type="pct"/>
            <w:shd w:val="clear" w:color="auto" w:fill="E7E6E6" w:themeFill="background2"/>
          </w:tcPr>
          <w:p w14:paraId="0D4AB650" w14:textId="77777777" w:rsidR="00663774" w:rsidRPr="00066838" w:rsidRDefault="00663774" w:rsidP="00B01353">
            <w:pPr>
              <w:contextualSpacing/>
              <w:jc w:val="center"/>
              <w:rPr>
                <w:b/>
              </w:rPr>
            </w:pPr>
            <w:r w:rsidRPr="00066838">
              <w:rPr>
                <w:b/>
              </w:rPr>
              <w:t>TATA BAHASA</w:t>
            </w:r>
          </w:p>
        </w:tc>
        <w:tc>
          <w:tcPr>
            <w:tcW w:w="650" w:type="pct"/>
            <w:shd w:val="clear" w:color="auto" w:fill="E7E6E6" w:themeFill="background2"/>
          </w:tcPr>
          <w:p w14:paraId="0640DE0D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  <w:shd w:val="clear" w:color="auto" w:fill="E7E6E6" w:themeFill="background2"/>
          </w:tcPr>
          <w:p w14:paraId="01935B0A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5F0FD3E0" w14:textId="77777777" w:rsidTr="00A067F4">
        <w:tc>
          <w:tcPr>
            <w:tcW w:w="334" w:type="pct"/>
            <w:vMerge w:val="restart"/>
          </w:tcPr>
          <w:p w14:paraId="753FEE44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30A4A43F" w14:textId="77777777" w:rsidR="00663774" w:rsidRPr="009D74F7" w:rsidRDefault="00663774" w:rsidP="00B01353">
            <w:pPr>
              <w:contextualSpacing/>
              <w:jc w:val="both"/>
            </w:pPr>
            <w:r w:rsidRPr="00066838">
              <w:t>Seluruh</w:t>
            </w:r>
            <w:r>
              <w:t xml:space="preserve"> </w:t>
            </w:r>
            <w:r w:rsidRPr="00066838">
              <w:t>artikel</w:t>
            </w:r>
            <w:r>
              <w:t xml:space="preserve"> </w:t>
            </w:r>
            <w:r w:rsidRPr="00066838">
              <w:t>telah</w:t>
            </w:r>
            <w:r>
              <w:t xml:space="preserve"> </w:t>
            </w:r>
            <w:r w:rsidRPr="00066838">
              <w:t>ditulis</w:t>
            </w:r>
            <w:r>
              <w:t xml:space="preserve"> </w:t>
            </w:r>
            <w:r w:rsidRPr="00066838">
              <w:t>dengan</w:t>
            </w:r>
            <w:r>
              <w:t xml:space="preserve"> </w:t>
            </w:r>
            <w:r w:rsidRPr="00066838">
              <w:t>menggunakan</w:t>
            </w:r>
            <w:r>
              <w:t xml:space="preserve"> kalimat SPOK</w:t>
            </w:r>
          </w:p>
        </w:tc>
        <w:tc>
          <w:tcPr>
            <w:tcW w:w="650" w:type="pct"/>
          </w:tcPr>
          <w:p w14:paraId="373DD895" w14:textId="1387B34B" w:rsidR="00663774" w:rsidRPr="00066838" w:rsidRDefault="00A067F4" w:rsidP="00B01353">
            <w:pPr>
              <w:ind w:left="720"/>
              <w:contextualSpacing/>
              <w:jc w:val="center"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5AAAA1D8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03FFDEDD" w14:textId="77777777" w:rsidTr="00A067F4">
        <w:tc>
          <w:tcPr>
            <w:tcW w:w="334" w:type="pct"/>
            <w:vMerge/>
          </w:tcPr>
          <w:p w14:paraId="7D40349A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232EFE4B" w14:textId="77777777" w:rsidR="00663774" w:rsidRPr="00066838" w:rsidRDefault="00663774" w:rsidP="00B01353">
            <w:pPr>
              <w:contextualSpacing/>
              <w:jc w:val="both"/>
            </w:pPr>
            <w:r w:rsidRPr="00066838">
              <w:t>Seluruh</w:t>
            </w:r>
            <w:r>
              <w:t xml:space="preserve"> </w:t>
            </w:r>
            <w:r w:rsidRPr="00066838">
              <w:t>artikel</w:t>
            </w:r>
            <w:r>
              <w:t xml:space="preserve"> </w:t>
            </w:r>
            <w:r w:rsidRPr="00066838">
              <w:t>telah</w:t>
            </w:r>
            <w:r>
              <w:t xml:space="preserve"> </w:t>
            </w:r>
            <w:r w:rsidRPr="00066838">
              <w:t>ditulis</w:t>
            </w:r>
            <w:r>
              <w:t xml:space="preserve"> </w:t>
            </w:r>
            <w:r w:rsidRPr="00066838">
              <w:t>dengan</w:t>
            </w:r>
            <w:r>
              <w:t xml:space="preserve"> </w:t>
            </w:r>
            <w:r w:rsidRPr="00066838">
              <w:t>menggunakan</w:t>
            </w:r>
            <w:r>
              <w:t xml:space="preserve"> </w:t>
            </w:r>
            <w:r w:rsidRPr="00066838">
              <w:t>tanda</w:t>
            </w:r>
            <w:r>
              <w:t xml:space="preserve"> </w:t>
            </w:r>
            <w:r w:rsidRPr="00066838">
              <w:t>baca yang sesuai</w:t>
            </w:r>
          </w:p>
        </w:tc>
        <w:tc>
          <w:tcPr>
            <w:tcW w:w="650" w:type="pct"/>
          </w:tcPr>
          <w:p w14:paraId="5CDE50F2" w14:textId="57F60296" w:rsidR="00663774" w:rsidRPr="00066838" w:rsidRDefault="00A067F4" w:rsidP="00B01353">
            <w:pPr>
              <w:ind w:left="720"/>
              <w:contextualSpacing/>
              <w:jc w:val="center"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57D43B9D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27FC2CAB" w14:textId="77777777" w:rsidTr="00A067F4">
        <w:tc>
          <w:tcPr>
            <w:tcW w:w="334" w:type="pct"/>
            <w:vMerge/>
          </w:tcPr>
          <w:p w14:paraId="0A157C2F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7549DDE1" w14:textId="77777777" w:rsidR="00663774" w:rsidRPr="00066838" w:rsidRDefault="00663774" w:rsidP="00B01353">
            <w:pPr>
              <w:contextualSpacing/>
              <w:jc w:val="both"/>
            </w:pPr>
            <w:r w:rsidRPr="00066838">
              <w:t>Seluruh</w:t>
            </w:r>
            <w:r>
              <w:t xml:space="preserve"> </w:t>
            </w:r>
            <w:r w:rsidRPr="00066838">
              <w:t>artikel</w:t>
            </w:r>
            <w:r>
              <w:t xml:space="preserve"> </w:t>
            </w:r>
            <w:r w:rsidRPr="00066838">
              <w:t>telah</w:t>
            </w:r>
            <w:r>
              <w:t xml:space="preserve"> </w:t>
            </w:r>
            <w:r w:rsidRPr="00066838">
              <w:t>ditulis</w:t>
            </w:r>
            <w:r>
              <w:t xml:space="preserve"> </w:t>
            </w:r>
            <w:r w:rsidRPr="00066838">
              <w:t>dengan</w:t>
            </w:r>
            <w:r>
              <w:t xml:space="preserve"> </w:t>
            </w:r>
            <w:r w:rsidRPr="00066838">
              <w:t>teliti</w:t>
            </w:r>
            <w:r>
              <w:t xml:space="preserve"> </w:t>
            </w:r>
            <w:r w:rsidRPr="00066838">
              <w:t>tanpa typo</w:t>
            </w:r>
          </w:p>
        </w:tc>
        <w:tc>
          <w:tcPr>
            <w:tcW w:w="650" w:type="pct"/>
          </w:tcPr>
          <w:p w14:paraId="2DD1F388" w14:textId="13CE1321" w:rsidR="00663774" w:rsidRPr="00066838" w:rsidRDefault="00A067F4" w:rsidP="00B01353">
            <w:pPr>
              <w:ind w:left="720"/>
              <w:contextualSpacing/>
              <w:jc w:val="center"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6A78665F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7FFEB6F0" w14:textId="77777777" w:rsidTr="00A067F4">
        <w:tc>
          <w:tcPr>
            <w:tcW w:w="334" w:type="pct"/>
            <w:vMerge/>
          </w:tcPr>
          <w:p w14:paraId="104A7404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13517368" w14:textId="77777777" w:rsidR="00663774" w:rsidRPr="009D74F7" w:rsidRDefault="00663774" w:rsidP="00B01353">
            <w:pPr>
              <w:contextualSpacing/>
              <w:jc w:val="both"/>
            </w:pPr>
            <w:r>
              <w:t>Seluruh kutipan telah dilakukan parafrase</w:t>
            </w:r>
          </w:p>
        </w:tc>
        <w:tc>
          <w:tcPr>
            <w:tcW w:w="650" w:type="pct"/>
          </w:tcPr>
          <w:p w14:paraId="36C507DE" w14:textId="63C09C46" w:rsidR="00663774" w:rsidRPr="00066838" w:rsidRDefault="00A067F4" w:rsidP="00B01353">
            <w:pPr>
              <w:ind w:left="720"/>
              <w:contextualSpacing/>
              <w:jc w:val="center"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3FCB9422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04433983" w14:textId="77777777" w:rsidTr="00A067F4">
        <w:tc>
          <w:tcPr>
            <w:tcW w:w="334" w:type="pct"/>
            <w:vMerge/>
          </w:tcPr>
          <w:p w14:paraId="69BD062D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13A2E942" w14:textId="77777777" w:rsidR="00663774" w:rsidRPr="00066838" w:rsidRDefault="00663774" w:rsidP="00B01353">
            <w:pPr>
              <w:jc w:val="both"/>
            </w:pPr>
            <w:r w:rsidRPr="00066838">
              <w:t>Seluruh</w:t>
            </w:r>
            <w:r>
              <w:t xml:space="preserve"> </w:t>
            </w:r>
            <w:r w:rsidRPr="00066838">
              <w:t>artikel</w:t>
            </w:r>
            <w:r>
              <w:t xml:space="preserve"> </w:t>
            </w:r>
            <w:r w:rsidRPr="00066838">
              <w:t>ditulis tanpa header, footer, dan page number</w:t>
            </w:r>
          </w:p>
        </w:tc>
        <w:tc>
          <w:tcPr>
            <w:tcW w:w="650" w:type="pct"/>
          </w:tcPr>
          <w:p w14:paraId="6BDB3495" w14:textId="6F38079D" w:rsidR="00663774" w:rsidRPr="00066838" w:rsidRDefault="00A067F4" w:rsidP="00B01353">
            <w:pPr>
              <w:ind w:left="720"/>
              <w:contextualSpacing/>
              <w:jc w:val="center"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537D2D64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278C44E7" w14:textId="77777777" w:rsidTr="00A067F4">
        <w:tc>
          <w:tcPr>
            <w:tcW w:w="334" w:type="pct"/>
            <w:shd w:val="clear" w:color="auto" w:fill="E7E6E6" w:themeFill="background2"/>
          </w:tcPr>
          <w:p w14:paraId="22020473" w14:textId="77777777" w:rsidR="00663774" w:rsidRPr="005D7E3C" w:rsidRDefault="00663774" w:rsidP="00B01353">
            <w:pPr>
              <w:contextualSpacing/>
              <w:jc w:val="center"/>
            </w:pPr>
            <w:r>
              <w:t>14</w:t>
            </w:r>
          </w:p>
        </w:tc>
        <w:tc>
          <w:tcPr>
            <w:tcW w:w="3440" w:type="pct"/>
            <w:shd w:val="clear" w:color="auto" w:fill="E7E6E6" w:themeFill="background2"/>
          </w:tcPr>
          <w:p w14:paraId="4271698C" w14:textId="77777777" w:rsidR="00663774" w:rsidRPr="00D90450" w:rsidRDefault="00663774" w:rsidP="00B01353">
            <w:pPr>
              <w:jc w:val="center"/>
              <w:rPr>
                <w:b/>
                <w:bCs/>
              </w:rPr>
            </w:pPr>
            <w:r w:rsidRPr="00D90450">
              <w:rPr>
                <w:b/>
                <w:bCs/>
              </w:rPr>
              <w:t>METADATA</w:t>
            </w:r>
          </w:p>
        </w:tc>
        <w:tc>
          <w:tcPr>
            <w:tcW w:w="650" w:type="pct"/>
            <w:shd w:val="clear" w:color="auto" w:fill="E7E6E6" w:themeFill="background2"/>
          </w:tcPr>
          <w:p w14:paraId="13EAFB6D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  <w:shd w:val="clear" w:color="auto" w:fill="E7E6E6" w:themeFill="background2"/>
          </w:tcPr>
          <w:p w14:paraId="38BC36BA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422D6F52" w14:textId="77777777" w:rsidTr="00A067F4">
        <w:tc>
          <w:tcPr>
            <w:tcW w:w="334" w:type="pct"/>
          </w:tcPr>
          <w:p w14:paraId="4B3C28C2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5DF48852" w14:textId="6E12CD2C" w:rsidR="00663774" w:rsidRPr="005D7E3C" w:rsidRDefault="00663774" w:rsidP="00B01353">
            <w:pPr>
              <w:jc w:val="both"/>
            </w:pPr>
            <w:r>
              <w:t xml:space="preserve">Mohon </w:t>
            </w:r>
            <w:r w:rsidR="00D90450">
              <w:t>cop</w:t>
            </w:r>
            <w:r w:rsidR="00D90450">
              <w:rPr>
                <w:lang w:val="en-US"/>
              </w:rPr>
              <w:t>y paste</w:t>
            </w:r>
            <w:r>
              <w:t xml:space="preserve"> kembali judul yang sudah direvisi pada metadata saat anda submit</w:t>
            </w:r>
          </w:p>
        </w:tc>
        <w:tc>
          <w:tcPr>
            <w:tcW w:w="650" w:type="pct"/>
          </w:tcPr>
          <w:p w14:paraId="091E9692" w14:textId="5388F83D" w:rsidR="00663774" w:rsidRPr="00066838" w:rsidRDefault="00A067F4" w:rsidP="00B01353">
            <w:pPr>
              <w:ind w:left="720"/>
              <w:contextualSpacing/>
              <w:jc w:val="center"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75831E47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7599D237" w14:textId="77777777" w:rsidTr="00A067F4">
        <w:tc>
          <w:tcPr>
            <w:tcW w:w="334" w:type="pct"/>
          </w:tcPr>
          <w:p w14:paraId="64147B6C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00CFC7E3" w14:textId="012489F0" w:rsidR="00663774" w:rsidRPr="00066838" w:rsidRDefault="00663774" w:rsidP="00B01353">
            <w:pPr>
              <w:jc w:val="both"/>
            </w:pPr>
            <w:r>
              <w:t xml:space="preserve">Mohon </w:t>
            </w:r>
            <w:r w:rsidR="00D90450">
              <w:rPr>
                <w:lang w:val="en-US"/>
              </w:rPr>
              <w:t>copy paste</w:t>
            </w:r>
            <w:r>
              <w:t xml:space="preserve"> kembali abstrak yang sudah direvisi pada metadata saat anda submit</w:t>
            </w:r>
          </w:p>
        </w:tc>
        <w:tc>
          <w:tcPr>
            <w:tcW w:w="650" w:type="pct"/>
          </w:tcPr>
          <w:p w14:paraId="3E340749" w14:textId="48A80CB5" w:rsidR="00663774" w:rsidRPr="00066838" w:rsidRDefault="00A067F4" w:rsidP="00B01353">
            <w:pPr>
              <w:ind w:left="720"/>
              <w:contextualSpacing/>
              <w:jc w:val="center"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6D0861B8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5C94449A" w14:textId="77777777" w:rsidTr="00A067F4">
        <w:tc>
          <w:tcPr>
            <w:tcW w:w="334" w:type="pct"/>
          </w:tcPr>
          <w:p w14:paraId="29228A48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2D1FC134" w14:textId="78877BBB" w:rsidR="00663774" w:rsidRPr="00066838" w:rsidRDefault="00663774" w:rsidP="00B01353">
            <w:pPr>
              <w:jc w:val="both"/>
            </w:pPr>
            <w:r>
              <w:t xml:space="preserve">Mohon </w:t>
            </w:r>
            <w:r w:rsidR="00D90450">
              <w:rPr>
                <w:lang w:val="en-US"/>
              </w:rPr>
              <w:t>copy paste</w:t>
            </w:r>
            <w:r>
              <w:t xml:space="preserve"> kembali daftar pustaka yang sudah direvisi pada metadata saat anda submit</w:t>
            </w:r>
          </w:p>
        </w:tc>
        <w:tc>
          <w:tcPr>
            <w:tcW w:w="650" w:type="pct"/>
          </w:tcPr>
          <w:p w14:paraId="3643A196" w14:textId="71FC5FB5" w:rsidR="00663774" w:rsidRPr="00066838" w:rsidRDefault="00A067F4" w:rsidP="00B01353">
            <w:pPr>
              <w:ind w:left="720"/>
              <w:contextualSpacing/>
              <w:jc w:val="center"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5B9ACC16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3D82FEBC" w14:textId="77777777" w:rsidTr="00A067F4">
        <w:tc>
          <w:tcPr>
            <w:tcW w:w="334" w:type="pct"/>
          </w:tcPr>
          <w:p w14:paraId="3F18B544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31EECC11" w14:textId="77777777" w:rsidR="00663774" w:rsidRDefault="00663774" w:rsidP="00B01353">
            <w:pPr>
              <w:jc w:val="both"/>
            </w:pPr>
            <w:r>
              <w:t>Sesuaikan nama-nama penulis di metadata dengan yang tertera di badan artikel</w:t>
            </w:r>
          </w:p>
        </w:tc>
        <w:tc>
          <w:tcPr>
            <w:tcW w:w="650" w:type="pct"/>
          </w:tcPr>
          <w:p w14:paraId="31178444" w14:textId="79F0886E" w:rsidR="00663774" w:rsidRPr="00066838" w:rsidRDefault="00A067F4" w:rsidP="00B01353">
            <w:pPr>
              <w:ind w:left="720"/>
              <w:contextualSpacing/>
              <w:jc w:val="center"/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576" w:type="pct"/>
          </w:tcPr>
          <w:p w14:paraId="6E39E13E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763419C7" w14:textId="77777777" w:rsidTr="00B01353">
        <w:tc>
          <w:tcPr>
            <w:tcW w:w="5000" w:type="pct"/>
            <w:gridSpan w:val="4"/>
          </w:tcPr>
          <w:p w14:paraId="65734BD6" w14:textId="77777777" w:rsidR="00663774" w:rsidRPr="005D7E3C" w:rsidRDefault="00663774" w:rsidP="00B01353">
            <w:pPr>
              <w:jc w:val="center"/>
              <w:rPr>
                <w:b/>
              </w:rPr>
            </w:pPr>
            <w:r w:rsidRPr="005D7E3C">
              <w:rPr>
                <w:b/>
              </w:rPr>
              <w:t>Mohon ditinjau kembali teknis penulisan dan disesuaikan dengan author guideline semaksimal mungkin</w:t>
            </w:r>
            <w:r>
              <w:rPr>
                <w:b/>
              </w:rPr>
              <w:t xml:space="preserve"> yang dapat dilihat dari link berikut ini</w:t>
            </w:r>
          </w:p>
          <w:p w14:paraId="609483CA" w14:textId="7C6A5770" w:rsidR="00663774" w:rsidRDefault="002C0FFF" w:rsidP="00663774">
            <w:pPr>
              <w:contextualSpacing/>
              <w:jc w:val="center"/>
              <w:rPr>
                <w:lang w:val="en-US"/>
              </w:rPr>
            </w:pPr>
            <w:hyperlink r:id="rId8" w:anchor="authorGuidelines" w:history="1">
              <w:r w:rsidR="00663774" w:rsidRPr="00B93974">
                <w:rPr>
                  <w:rStyle w:val="Hyperlink"/>
                </w:rPr>
                <w:t>http://journal.umy.ac.id/index.php/jkm/about/submissions#authorGuidelines</w:t>
              </w:r>
            </w:hyperlink>
            <w:r w:rsidR="00663774">
              <w:rPr>
                <w:lang w:val="en-US"/>
              </w:rPr>
              <w:t xml:space="preserve"> </w:t>
            </w:r>
          </w:p>
          <w:p w14:paraId="1A742ECC" w14:textId="77777777" w:rsidR="00663774" w:rsidRPr="00066838" w:rsidRDefault="00663774" w:rsidP="00D90450">
            <w:pPr>
              <w:contextualSpacing/>
            </w:pPr>
          </w:p>
        </w:tc>
      </w:tr>
    </w:tbl>
    <w:p w14:paraId="47CDE70C" w14:textId="77777777" w:rsidR="00663774" w:rsidRPr="00BE240C" w:rsidRDefault="00663774" w:rsidP="00663774">
      <w:pPr>
        <w:rPr>
          <w:b/>
        </w:rPr>
      </w:pPr>
    </w:p>
    <w:tbl>
      <w:tblPr>
        <w:tblStyle w:val="TableGrid"/>
        <w:tblW w:w="5001" w:type="pct"/>
        <w:tblLook w:val="04A0" w:firstRow="1" w:lastRow="0" w:firstColumn="1" w:lastColumn="0" w:noHBand="0" w:noVBand="1"/>
      </w:tblPr>
      <w:tblGrid>
        <w:gridCol w:w="570"/>
        <w:gridCol w:w="6755"/>
        <w:gridCol w:w="1057"/>
        <w:gridCol w:w="856"/>
      </w:tblGrid>
      <w:tr w:rsidR="00663774" w14:paraId="59EA95A0" w14:textId="77777777" w:rsidTr="00B01353">
        <w:trPr>
          <w:trHeight w:val="639"/>
        </w:trPr>
        <w:tc>
          <w:tcPr>
            <w:tcW w:w="316" w:type="pct"/>
            <w:shd w:val="clear" w:color="auto" w:fill="BFBFBF" w:themeFill="background1" w:themeFillShade="BF"/>
            <w:vAlign w:val="center"/>
          </w:tcPr>
          <w:p w14:paraId="412585A9" w14:textId="77777777" w:rsidR="00663774" w:rsidRDefault="00663774" w:rsidP="00B01353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lastRenderedPageBreak/>
              <w:t>No.</w:t>
            </w:r>
          </w:p>
        </w:tc>
        <w:tc>
          <w:tcPr>
            <w:tcW w:w="3756" w:type="pct"/>
            <w:shd w:val="clear" w:color="auto" w:fill="BFBFBF" w:themeFill="background1" w:themeFillShade="BF"/>
            <w:vAlign w:val="center"/>
          </w:tcPr>
          <w:p w14:paraId="5785771D" w14:textId="77777777" w:rsidR="00663774" w:rsidRPr="00BE240C" w:rsidRDefault="00663774" w:rsidP="00B01353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ITEM EVALUASI DIRI (substansi</w:t>
            </w:r>
            <w:r w:rsidRPr="00BE240C">
              <w:rPr>
                <w:sz w:val="24"/>
                <w:szCs w:val="24"/>
              </w:rPr>
              <w:t>)</w:t>
            </w:r>
          </w:p>
          <w:p w14:paraId="363781C1" w14:textId="77777777" w:rsidR="00663774" w:rsidRDefault="00663774" w:rsidP="00B01353">
            <w:pPr>
              <w:jc w:val="center"/>
              <w:rPr>
                <w:sz w:val="24"/>
                <w:szCs w:val="24"/>
              </w:rPr>
            </w:pPr>
            <w:r w:rsidRPr="00BE240C">
              <w:rPr>
                <w:sz w:val="24"/>
                <w:szCs w:val="24"/>
              </w:rPr>
              <w:t>*Jika</w:t>
            </w:r>
            <w:r>
              <w:rPr>
                <w:sz w:val="24"/>
                <w:szCs w:val="24"/>
              </w:rPr>
              <w:t xml:space="preserve"> </w:t>
            </w:r>
            <w:r w:rsidRPr="00BE240C">
              <w:rPr>
                <w:sz w:val="24"/>
                <w:szCs w:val="24"/>
              </w:rPr>
              <w:t>anda</w:t>
            </w:r>
            <w:r>
              <w:rPr>
                <w:sz w:val="24"/>
                <w:szCs w:val="24"/>
              </w:rPr>
              <w:t xml:space="preserve"> </w:t>
            </w:r>
            <w:r w:rsidRPr="00BE240C">
              <w:rPr>
                <w:sz w:val="24"/>
                <w:szCs w:val="24"/>
              </w:rPr>
              <w:t>menjawab BELUM, maka</w:t>
            </w:r>
            <w:r>
              <w:rPr>
                <w:sz w:val="24"/>
                <w:szCs w:val="24"/>
              </w:rPr>
              <w:t xml:space="preserve"> </w:t>
            </w:r>
            <w:r w:rsidRPr="00BE240C">
              <w:rPr>
                <w:sz w:val="24"/>
                <w:szCs w:val="24"/>
              </w:rPr>
              <w:t>artikel WAJIB disesuaikan</w:t>
            </w:r>
            <w:r>
              <w:rPr>
                <w:sz w:val="24"/>
                <w:szCs w:val="24"/>
              </w:rPr>
              <w:t xml:space="preserve"> </w:t>
            </w:r>
            <w:r w:rsidRPr="00BE240C">
              <w:rPr>
                <w:sz w:val="24"/>
                <w:szCs w:val="24"/>
              </w:rPr>
              <w:t>terlebih</w:t>
            </w:r>
            <w:r>
              <w:rPr>
                <w:sz w:val="24"/>
                <w:szCs w:val="24"/>
              </w:rPr>
              <w:t xml:space="preserve"> </w:t>
            </w:r>
            <w:r w:rsidRPr="00BE240C">
              <w:rPr>
                <w:sz w:val="24"/>
                <w:szCs w:val="24"/>
              </w:rPr>
              <w:t>dahulu, sebelum</w:t>
            </w:r>
            <w:r>
              <w:rPr>
                <w:sz w:val="24"/>
                <w:szCs w:val="24"/>
              </w:rPr>
              <w:t xml:space="preserve"> </w:t>
            </w:r>
            <w:r w:rsidRPr="00BE240C">
              <w:rPr>
                <w:sz w:val="24"/>
                <w:szCs w:val="24"/>
              </w:rPr>
              <w:t>anda</w:t>
            </w:r>
            <w:r>
              <w:rPr>
                <w:sz w:val="24"/>
                <w:szCs w:val="24"/>
              </w:rPr>
              <w:t xml:space="preserve"> </w:t>
            </w:r>
            <w:r w:rsidRPr="00BE240C">
              <w:rPr>
                <w:sz w:val="24"/>
                <w:szCs w:val="24"/>
              </w:rPr>
              <w:t>kirimkan</w:t>
            </w:r>
            <w:r>
              <w:rPr>
                <w:sz w:val="24"/>
                <w:szCs w:val="24"/>
              </w:rPr>
              <w:t xml:space="preserve"> </w:t>
            </w:r>
            <w:r w:rsidRPr="00BE240C">
              <w:rPr>
                <w:sz w:val="24"/>
                <w:szCs w:val="24"/>
              </w:rPr>
              <w:t>kembali</w:t>
            </w:r>
          </w:p>
        </w:tc>
        <w:tc>
          <w:tcPr>
            <w:tcW w:w="452" w:type="pct"/>
            <w:shd w:val="clear" w:color="auto" w:fill="BFBFBF" w:themeFill="background1" w:themeFillShade="BF"/>
            <w:vAlign w:val="center"/>
          </w:tcPr>
          <w:p w14:paraId="0A79AA60" w14:textId="77777777" w:rsidR="00663774" w:rsidRPr="00BE240C" w:rsidRDefault="00663774" w:rsidP="00B01353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udah</w:t>
            </w:r>
          </w:p>
        </w:tc>
        <w:tc>
          <w:tcPr>
            <w:tcW w:w="475" w:type="pct"/>
            <w:shd w:val="clear" w:color="auto" w:fill="BFBFBF" w:themeFill="background1" w:themeFillShade="BF"/>
            <w:vAlign w:val="center"/>
          </w:tcPr>
          <w:p w14:paraId="7889CF82" w14:textId="77777777" w:rsidR="00663774" w:rsidRDefault="00663774" w:rsidP="00B01353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Belum</w:t>
            </w:r>
          </w:p>
        </w:tc>
      </w:tr>
      <w:tr w:rsidR="00663774" w14:paraId="5443B6CF" w14:textId="77777777" w:rsidTr="00B01353">
        <w:tc>
          <w:tcPr>
            <w:tcW w:w="316" w:type="pct"/>
          </w:tcPr>
          <w:p w14:paraId="177B0E71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1</w:t>
            </w:r>
          </w:p>
        </w:tc>
        <w:tc>
          <w:tcPr>
            <w:tcW w:w="3756" w:type="pct"/>
          </w:tcPr>
          <w:p w14:paraId="66E5CD6E" w14:textId="77777777" w:rsidR="00663774" w:rsidRPr="009258DC" w:rsidRDefault="00663774" w:rsidP="00B01353">
            <w:pPr>
              <w:jc w:val="both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Artikel</w:t>
            </w:r>
            <w:r>
              <w:rPr>
                <w:noProof/>
                <w:sz w:val="24"/>
                <w:szCs w:val="24"/>
              </w:rPr>
              <w:t xml:space="preserve"> </w:t>
            </w:r>
            <w:r w:rsidRPr="009258DC">
              <w:rPr>
                <w:noProof/>
                <w:sz w:val="24"/>
                <w:szCs w:val="24"/>
              </w:rPr>
              <w:t>merupakan hasil riset lapangan (field research</w:t>
            </w:r>
            <w:r>
              <w:rPr>
                <w:noProof/>
                <w:sz w:val="24"/>
                <w:szCs w:val="24"/>
              </w:rPr>
              <w:t xml:space="preserve"> dan bukan merupakan analisis teks</w:t>
            </w:r>
            <w:r w:rsidRPr="009258DC">
              <w:rPr>
                <w:noProof/>
                <w:sz w:val="24"/>
                <w:szCs w:val="24"/>
              </w:rPr>
              <w:t>) di bidang Ilmu K</w:t>
            </w:r>
            <w:r>
              <w:rPr>
                <w:noProof/>
                <w:sz w:val="24"/>
                <w:szCs w:val="24"/>
              </w:rPr>
              <w:t>omunikasi</w:t>
            </w:r>
          </w:p>
        </w:tc>
        <w:tc>
          <w:tcPr>
            <w:tcW w:w="452" w:type="pct"/>
          </w:tcPr>
          <w:p w14:paraId="1906E0A3" w14:textId="1BAED089" w:rsidR="00663774" w:rsidRPr="009258DC" w:rsidRDefault="00A067F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475" w:type="pct"/>
          </w:tcPr>
          <w:p w14:paraId="37E4815E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05632B00" w14:textId="77777777" w:rsidTr="00B01353">
        <w:tc>
          <w:tcPr>
            <w:tcW w:w="316" w:type="pct"/>
          </w:tcPr>
          <w:p w14:paraId="44C8FDDD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2</w:t>
            </w:r>
          </w:p>
        </w:tc>
        <w:tc>
          <w:tcPr>
            <w:tcW w:w="3756" w:type="pct"/>
          </w:tcPr>
          <w:p w14:paraId="6DBFD8E1" w14:textId="77777777" w:rsidR="00663774" w:rsidRPr="009258DC" w:rsidRDefault="00663774" w:rsidP="00B01353">
            <w:pPr>
              <w:jc w:val="both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 xml:space="preserve">judul </w:t>
            </w:r>
            <w:r>
              <w:rPr>
                <w:noProof/>
                <w:sz w:val="24"/>
                <w:szCs w:val="24"/>
              </w:rPr>
              <w:t>sudah berupa</w:t>
            </w:r>
            <w:r w:rsidRPr="009258DC">
              <w:rPr>
                <w:noProof/>
                <w:sz w:val="24"/>
                <w:szCs w:val="24"/>
              </w:rPr>
              <w:t xml:space="preserve"> kalimat yang singkat</w:t>
            </w:r>
            <w:r>
              <w:rPr>
                <w:noProof/>
                <w:sz w:val="24"/>
                <w:szCs w:val="24"/>
              </w:rPr>
              <w:t xml:space="preserve"> dan informatif</w:t>
            </w:r>
          </w:p>
        </w:tc>
        <w:tc>
          <w:tcPr>
            <w:tcW w:w="452" w:type="pct"/>
          </w:tcPr>
          <w:p w14:paraId="73F02885" w14:textId="1C82D2E4" w:rsidR="00663774" w:rsidRPr="009258DC" w:rsidRDefault="00A067F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475" w:type="pct"/>
          </w:tcPr>
          <w:p w14:paraId="5F4F6F06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4E45DEB2" w14:textId="77777777" w:rsidTr="00B01353">
        <w:tc>
          <w:tcPr>
            <w:tcW w:w="316" w:type="pct"/>
          </w:tcPr>
          <w:p w14:paraId="48754F1B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3</w:t>
            </w:r>
          </w:p>
        </w:tc>
        <w:tc>
          <w:tcPr>
            <w:tcW w:w="3756" w:type="pct"/>
          </w:tcPr>
          <w:p w14:paraId="576889D0" w14:textId="77777777" w:rsidR="00663774" w:rsidRPr="009258DC" w:rsidRDefault="00663774" w:rsidP="00B01353">
            <w:pPr>
              <w:jc w:val="both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judul sudah menunjukkan secara eksplisit bahwa artikel terse</w:t>
            </w:r>
            <w:r>
              <w:rPr>
                <w:noProof/>
                <w:sz w:val="24"/>
                <w:szCs w:val="24"/>
              </w:rPr>
              <w:t>but merupakan kajian komunikasi</w:t>
            </w:r>
          </w:p>
        </w:tc>
        <w:tc>
          <w:tcPr>
            <w:tcW w:w="452" w:type="pct"/>
          </w:tcPr>
          <w:p w14:paraId="607BC395" w14:textId="61E1345E" w:rsidR="00663774" w:rsidRPr="009258DC" w:rsidRDefault="00A067F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475" w:type="pct"/>
          </w:tcPr>
          <w:p w14:paraId="070B0EDD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7B7B245A" w14:textId="77777777" w:rsidTr="00B01353">
        <w:tc>
          <w:tcPr>
            <w:tcW w:w="316" w:type="pct"/>
          </w:tcPr>
          <w:p w14:paraId="697D2528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4</w:t>
            </w:r>
          </w:p>
        </w:tc>
        <w:tc>
          <w:tcPr>
            <w:tcW w:w="3756" w:type="pct"/>
          </w:tcPr>
          <w:p w14:paraId="01076F37" w14:textId="77777777" w:rsidR="00663774" w:rsidRPr="009258DC" w:rsidRDefault="00663774" w:rsidP="00B01353">
            <w:pPr>
              <w:jc w:val="both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abstrak sudah mengandung unsur intro, tujuan, metode, dan simpulan penelitian yang jelas, lengkap dan terstruktur</w:t>
            </w:r>
          </w:p>
        </w:tc>
        <w:tc>
          <w:tcPr>
            <w:tcW w:w="452" w:type="pct"/>
          </w:tcPr>
          <w:p w14:paraId="154231E0" w14:textId="17A2D530" w:rsidR="00663774" w:rsidRPr="009258DC" w:rsidRDefault="00A067F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475" w:type="pct"/>
          </w:tcPr>
          <w:p w14:paraId="27802E40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76C7A750" w14:textId="77777777" w:rsidTr="00B01353">
        <w:trPr>
          <w:trHeight w:val="352"/>
        </w:trPr>
        <w:tc>
          <w:tcPr>
            <w:tcW w:w="316" w:type="pct"/>
          </w:tcPr>
          <w:p w14:paraId="3E2E83C0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5</w:t>
            </w:r>
          </w:p>
        </w:tc>
        <w:tc>
          <w:tcPr>
            <w:tcW w:w="3756" w:type="pct"/>
          </w:tcPr>
          <w:p w14:paraId="19811FF7" w14:textId="77777777" w:rsidR="00663774" w:rsidRPr="009258DC" w:rsidRDefault="00663774" w:rsidP="00B01353">
            <w:pPr>
              <w:jc w:val="both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 xml:space="preserve">Keyword </w:t>
            </w:r>
            <w:r>
              <w:rPr>
                <w:noProof/>
              </w:rPr>
              <w:t xml:space="preserve">sudah </w:t>
            </w:r>
            <w:r>
              <w:rPr>
                <w:noProof/>
                <w:sz w:val="24"/>
                <w:szCs w:val="24"/>
              </w:rPr>
              <w:t>relevan dengan isi artikel</w:t>
            </w:r>
          </w:p>
        </w:tc>
        <w:tc>
          <w:tcPr>
            <w:tcW w:w="452" w:type="pct"/>
          </w:tcPr>
          <w:p w14:paraId="09B3F796" w14:textId="5CD96083" w:rsidR="00663774" w:rsidRPr="009258DC" w:rsidRDefault="00A067F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475" w:type="pct"/>
          </w:tcPr>
          <w:p w14:paraId="582DF973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0791BAA7" w14:textId="77777777" w:rsidTr="00B01353">
        <w:trPr>
          <w:trHeight w:val="352"/>
        </w:trPr>
        <w:tc>
          <w:tcPr>
            <w:tcW w:w="316" w:type="pct"/>
          </w:tcPr>
          <w:p w14:paraId="646A8F89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6</w:t>
            </w:r>
          </w:p>
        </w:tc>
        <w:tc>
          <w:tcPr>
            <w:tcW w:w="3756" w:type="pct"/>
          </w:tcPr>
          <w:p w14:paraId="67117520" w14:textId="316147C7" w:rsidR="00663774" w:rsidRPr="009258DC" w:rsidRDefault="00663774" w:rsidP="00B01353">
            <w:pPr>
              <w:contextualSpacing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 xml:space="preserve">sistematika penulisan </w:t>
            </w:r>
            <w:r>
              <w:rPr>
                <w:noProof/>
              </w:rPr>
              <w:t>sudah</w:t>
            </w:r>
            <w:r w:rsidRPr="009258DC">
              <w:rPr>
                <w:noProof/>
                <w:sz w:val="24"/>
                <w:szCs w:val="24"/>
              </w:rPr>
              <w:t xml:space="preserve"> sesuai dengan pedoman </w:t>
            </w:r>
            <w:r w:rsidRPr="009258DC">
              <w:rPr>
                <w:b/>
                <w:noProof/>
                <w:sz w:val="24"/>
                <w:szCs w:val="24"/>
              </w:rPr>
              <w:t xml:space="preserve">(PENDAHULUAN, METODE PENELITIAN, PEMBAHASAN, SIMPULAN, </w:t>
            </w:r>
            <w:r w:rsidRPr="009258DC">
              <w:rPr>
                <w:noProof/>
                <w:sz w:val="24"/>
                <w:szCs w:val="24"/>
              </w:rPr>
              <w:t xml:space="preserve">dan </w:t>
            </w:r>
            <w:r>
              <w:rPr>
                <w:b/>
                <w:noProof/>
                <w:sz w:val="24"/>
                <w:szCs w:val="24"/>
              </w:rPr>
              <w:t>DAFTAR PUSTAKA)</w:t>
            </w:r>
          </w:p>
        </w:tc>
        <w:tc>
          <w:tcPr>
            <w:tcW w:w="452" w:type="pct"/>
          </w:tcPr>
          <w:p w14:paraId="23C73E38" w14:textId="1A5865C6" w:rsidR="00663774" w:rsidRPr="009258DC" w:rsidRDefault="00A067F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475" w:type="pct"/>
          </w:tcPr>
          <w:p w14:paraId="2DAAABE8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7B0E2ECA" w14:textId="77777777" w:rsidTr="00B01353">
        <w:trPr>
          <w:trHeight w:val="352"/>
        </w:trPr>
        <w:tc>
          <w:tcPr>
            <w:tcW w:w="316" w:type="pct"/>
          </w:tcPr>
          <w:p w14:paraId="7CB24433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7</w:t>
            </w:r>
          </w:p>
        </w:tc>
        <w:tc>
          <w:tcPr>
            <w:tcW w:w="3756" w:type="pct"/>
          </w:tcPr>
          <w:p w14:paraId="5DEF46D2" w14:textId="77777777" w:rsidR="00663774" w:rsidRPr="009258DC" w:rsidRDefault="00663774" w:rsidP="00B01353">
            <w:pPr>
              <w:contextualSpacing/>
              <w:rPr>
                <w:noProof/>
                <w:sz w:val="24"/>
                <w:szCs w:val="24"/>
              </w:rPr>
            </w:pPr>
            <w:r w:rsidRPr="009258DC">
              <w:rPr>
                <w:b/>
                <w:noProof/>
                <w:sz w:val="24"/>
                <w:szCs w:val="24"/>
              </w:rPr>
              <w:t>PENDAHULUAN</w:t>
            </w:r>
            <w:r w:rsidRPr="009258DC">
              <w:rPr>
                <w:noProof/>
                <w:sz w:val="24"/>
                <w:szCs w:val="24"/>
              </w:rPr>
              <w:t xml:space="preserve"> sudah mengandung latar belakang masalah, dilengkapi </w:t>
            </w:r>
            <w:r>
              <w:rPr>
                <w:noProof/>
                <w:sz w:val="24"/>
                <w:szCs w:val="24"/>
              </w:rPr>
              <w:t xml:space="preserve">sumber </w:t>
            </w:r>
            <w:r w:rsidRPr="009258DC">
              <w:rPr>
                <w:noProof/>
                <w:sz w:val="24"/>
                <w:szCs w:val="24"/>
              </w:rPr>
              <w:t>data yang</w:t>
            </w:r>
            <w:r>
              <w:rPr>
                <w:noProof/>
                <w:sz w:val="24"/>
                <w:szCs w:val="24"/>
              </w:rPr>
              <w:t xml:space="preserve"> terpercaya</w:t>
            </w:r>
          </w:p>
        </w:tc>
        <w:tc>
          <w:tcPr>
            <w:tcW w:w="452" w:type="pct"/>
          </w:tcPr>
          <w:p w14:paraId="3F7CCE84" w14:textId="4C450AC9" w:rsidR="00663774" w:rsidRPr="009258DC" w:rsidRDefault="00A067F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475" w:type="pct"/>
          </w:tcPr>
          <w:p w14:paraId="320B6AD5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33B7D05A" w14:textId="77777777" w:rsidTr="00B01353">
        <w:trPr>
          <w:trHeight w:val="352"/>
        </w:trPr>
        <w:tc>
          <w:tcPr>
            <w:tcW w:w="316" w:type="pct"/>
          </w:tcPr>
          <w:p w14:paraId="6A25EB2C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9</w:t>
            </w:r>
          </w:p>
        </w:tc>
        <w:tc>
          <w:tcPr>
            <w:tcW w:w="3756" w:type="pct"/>
          </w:tcPr>
          <w:p w14:paraId="4BBBF77C" w14:textId="77777777" w:rsidR="00663774" w:rsidRPr="009258DC" w:rsidRDefault="00663774" w:rsidP="00B01353">
            <w:pPr>
              <w:contextualSpacing/>
              <w:rPr>
                <w:noProof/>
                <w:sz w:val="24"/>
                <w:szCs w:val="24"/>
              </w:rPr>
            </w:pPr>
            <w:r w:rsidRPr="009258DC">
              <w:rPr>
                <w:b/>
                <w:noProof/>
                <w:sz w:val="24"/>
                <w:szCs w:val="24"/>
              </w:rPr>
              <w:t>PENDAHULUAN</w:t>
            </w:r>
            <w:r w:rsidRPr="009258DC">
              <w:rPr>
                <w:noProof/>
                <w:sz w:val="24"/>
                <w:szCs w:val="24"/>
              </w:rPr>
              <w:t xml:space="preserve"> sudah dilengkapi </w:t>
            </w:r>
            <w:r>
              <w:rPr>
                <w:noProof/>
                <w:sz w:val="24"/>
                <w:szCs w:val="24"/>
              </w:rPr>
              <w:t>dengan kutipanartikel jurnal penelitian terdahulu</w:t>
            </w:r>
          </w:p>
        </w:tc>
        <w:tc>
          <w:tcPr>
            <w:tcW w:w="452" w:type="pct"/>
          </w:tcPr>
          <w:p w14:paraId="05123D99" w14:textId="0FBBA128" w:rsidR="00663774" w:rsidRPr="009258DC" w:rsidRDefault="00A067F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475" w:type="pct"/>
          </w:tcPr>
          <w:p w14:paraId="27D1B920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48F550CE" w14:textId="77777777" w:rsidTr="00B01353">
        <w:trPr>
          <w:trHeight w:val="352"/>
        </w:trPr>
        <w:tc>
          <w:tcPr>
            <w:tcW w:w="316" w:type="pct"/>
          </w:tcPr>
          <w:p w14:paraId="2DC0CA5D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10</w:t>
            </w:r>
          </w:p>
        </w:tc>
        <w:tc>
          <w:tcPr>
            <w:tcW w:w="3756" w:type="pct"/>
          </w:tcPr>
          <w:p w14:paraId="58201811" w14:textId="77777777" w:rsidR="00663774" w:rsidRPr="009258DC" w:rsidRDefault="00663774" w:rsidP="00B01353">
            <w:pPr>
              <w:contextualSpacing/>
              <w:rPr>
                <w:noProof/>
                <w:sz w:val="24"/>
                <w:szCs w:val="24"/>
              </w:rPr>
            </w:pPr>
            <w:r w:rsidRPr="009258DC">
              <w:rPr>
                <w:b/>
                <w:noProof/>
                <w:sz w:val="24"/>
                <w:szCs w:val="24"/>
              </w:rPr>
              <w:t>PENDAHULUAN</w:t>
            </w:r>
            <w:r w:rsidRPr="009258DC">
              <w:rPr>
                <w:noProof/>
                <w:sz w:val="24"/>
                <w:szCs w:val="24"/>
              </w:rPr>
              <w:t xml:space="preserve"> sudah mengandung tujuan penelitian yang jelas dan dinyatakan secara eksplisit</w:t>
            </w:r>
            <w:r>
              <w:rPr>
                <w:noProof/>
                <w:sz w:val="24"/>
                <w:szCs w:val="24"/>
              </w:rPr>
              <w:t xml:space="preserve"> (mohon tujuan penelitian diberitanda merah)</w:t>
            </w:r>
          </w:p>
        </w:tc>
        <w:tc>
          <w:tcPr>
            <w:tcW w:w="452" w:type="pct"/>
          </w:tcPr>
          <w:p w14:paraId="62482C8D" w14:textId="2C2230BB" w:rsidR="00663774" w:rsidRPr="009258DC" w:rsidRDefault="00A067F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475" w:type="pct"/>
          </w:tcPr>
          <w:p w14:paraId="05E1F80A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32FEEAD1" w14:textId="77777777" w:rsidTr="00B01353">
        <w:trPr>
          <w:trHeight w:val="352"/>
        </w:trPr>
        <w:tc>
          <w:tcPr>
            <w:tcW w:w="316" w:type="pct"/>
          </w:tcPr>
          <w:p w14:paraId="0629B905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11</w:t>
            </w:r>
          </w:p>
        </w:tc>
        <w:tc>
          <w:tcPr>
            <w:tcW w:w="3756" w:type="pct"/>
          </w:tcPr>
          <w:p w14:paraId="09ABA18D" w14:textId="77777777" w:rsidR="00663774" w:rsidRPr="009258DC" w:rsidRDefault="00663774" w:rsidP="00B01353">
            <w:pPr>
              <w:contextualSpacing/>
              <w:rPr>
                <w:noProof/>
                <w:sz w:val="24"/>
                <w:szCs w:val="24"/>
              </w:rPr>
            </w:pPr>
            <w:r w:rsidRPr="009258DC">
              <w:rPr>
                <w:b/>
                <w:noProof/>
                <w:sz w:val="24"/>
                <w:szCs w:val="24"/>
              </w:rPr>
              <w:t>METODE PENELITIAN</w:t>
            </w:r>
            <w:r w:rsidRPr="009258DC">
              <w:rPr>
                <w:noProof/>
                <w:sz w:val="24"/>
                <w:szCs w:val="24"/>
              </w:rPr>
              <w:t xml:space="preserve"> sudah meliputi: jenis studi, objek dan subjek (sampel/key informant dan jumlah), teknik pengumpulan data, teknik analisis data, dan lokasi yang  lengkap serta</w:t>
            </w:r>
            <w:r>
              <w:rPr>
                <w:noProof/>
                <w:sz w:val="24"/>
                <w:szCs w:val="24"/>
              </w:rPr>
              <w:t xml:space="preserve"> relevan secara metodologis</w:t>
            </w:r>
          </w:p>
        </w:tc>
        <w:tc>
          <w:tcPr>
            <w:tcW w:w="452" w:type="pct"/>
          </w:tcPr>
          <w:p w14:paraId="1861628F" w14:textId="36B44E6D" w:rsidR="00663774" w:rsidRPr="009258DC" w:rsidRDefault="00A067F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475" w:type="pct"/>
          </w:tcPr>
          <w:p w14:paraId="6B0ED499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49379C4F" w14:textId="77777777" w:rsidTr="00B01353">
        <w:trPr>
          <w:trHeight w:val="352"/>
        </w:trPr>
        <w:tc>
          <w:tcPr>
            <w:tcW w:w="316" w:type="pct"/>
          </w:tcPr>
          <w:p w14:paraId="788329DE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12</w:t>
            </w:r>
          </w:p>
        </w:tc>
        <w:tc>
          <w:tcPr>
            <w:tcW w:w="3756" w:type="pct"/>
          </w:tcPr>
          <w:p w14:paraId="5AEA1099" w14:textId="19C07042" w:rsidR="00663774" w:rsidRPr="00210025" w:rsidRDefault="00663774" w:rsidP="00B01353">
            <w:pPr>
              <w:contextualSpacing/>
              <w:rPr>
                <w:noProof/>
                <w:sz w:val="24"/>
                <w:szCs w:val="24"/>
              </w:rPr>
            </w:pPr>
            <w:r w:rsidRPr="009258DC">
              <w:rPr>
                <w:b/>
                <w:noProof/>
                <w:sz w:val="24"/>
                <w:szCs w:val="24"/>
              </w:rPr>
              <w:t>PEMBAHASAN</w:t>
            </w:r>
            <w:r w:rsidRPr="009258DC">
              <w:rPr>
                <w:noProof/>
                <w:sz w:val="24"/>
                <w:szCs w:val="24"/>
              </w:rPr>
              <w:t xml:space="preserve"> sudah menunjukan adanya temuan yang </w:t>
            </w:r>
            <w:r>
              <w:rPr>
                <w:noProof/>
                <w:sz w:val="24"/>
                <w:szCs w:val="24"/>
              </w:rPr>
              <w:t>baru</w:t>
            </w:r>
          </w:p>
        </w:tc>
        <w:tc>
          <w:tcPr>
            <w:tcW w:w="452" w:type="pct"/>
          </w:tcPr>
          <w:p w14:paraId="608BAD99" w14:textId="3E3172EE" w:rsidR="00663774" w:rsidRPr="009258DC" w:rsidRDefault="00A067F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475" w:type="pct"/>
          </w:tcPr>
          <w:p w14:paraId="698FB5A0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13844866" w14:textId="77777777" w:rsidTr="00B01353">
        <w:trPr>
          <w:trHeight w:val="352"/>
        </w:trPr>
        <w:tc>
          <w:tcPr>
            <w:tcW w:w="316" w:type="pct"/>
          </w:tcPr>
          <w:p w14:paraId="75744CBA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13</w:t>
            </w:r>
          </w:p>
        </w:tc>
        <w:tc>
          <w:tcPr>
            <w:tcW w:w="3756" w:type="pct"/>
          </w:tcPr>
          <w:p w14:paraId="09B06719" w14:textId="09CD0834" w:rsidR="00663774" w:rsidRPr="009258DC" w:rsidRDefault="00663774" w:rsidP="00B01353">
            <w:pPr>
              <w:contextualSpacing/>
              <w:rPr>
                <w:noProof/>
                <w:sz w:val="24"/>
                <w:szCs w:val="24"/>
              </w:rPr>
            </w:pPr>
            <w:r w:rsidRPr="009258DC">
              <w:rPr>
                <w:b/>
                <w:noProof/>
                <w:sz w:val="24"/>
                <w:szCs w:val="24"/>
              </w:rPr>
              <w:t>PEMBAHASAN</w:t>
            </w:r>
            <w:r w:rsidRPr="009258DC">
              <w:rPr>
                <w:noProof/>
                <w:sz w:val="24"/>
                <w:szCs w:val="24"/>
              </w:rPr>
              <w:t xml:space="preserve"> sudah dilengkapi dengan minimal 1 tabel atau gambar yang informatif dan </w:t>
            </w:r>
            <w:r>
              <w:rPr>
                <w:noProof/>
                <w:sz w:val="24"/>
                <w:szCs w:val="24"/>
              </w:rPr>
              <w:t>komplementer</w:t>
            </w:r>
          </w:p>
        </w:tc>
        <w:tc>
          <w:tcPr>
            <w:tcW w:w="452" w:type="pct"/>
          </w:tcPr>
          <w:p w14:paraId="4F6FD05F" w14:textId="0A12EB4E" w:rsidR="00663774" w:rsidRPr="009258DC" w:rsidRDefault="00A067F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475" w:type="pct"/>
          </w:tcPr>
          <w:p w14:paraId="0F999F63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773598AB" w14:textId="77777777" w:rsidTr="00B01353">
        <w:trPr>
          <w:trHeight w:val="352"/>
        </w:trPr>
        <w:tc>
          <w:tcPr>
            <w:tcW w:w="316" w:type="pct"/>
          </w:tcPr>
          <w:p w14:paraId="54DA23B5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14</w:t>
            </w:r>
          </w:p>
        </w:tc>
        <w:tc>
          <w:tcPr>
            <w:tcW w:w="3756" w:type="pct"/>
          </w:tcPr>
          <w:p w14:paraId="4F98A880" w14:textId="13499B07" w:rsidR="00663774" w:rsidRPr="009258DC" w:rsidRDefault="00663774" w:rsidP="00B01353">
            <w:pPr>
              <w:contextualSpacing/>
              <w:rPr>
                <w:noProof/>
                <w:sz w:val="24"/>
                <w:szCs w:val="24"/>
              </w:rPr>
            </w:pPr>
            <w:r w:rsidRPr="009258DC">
              <w:rPr>
                <w:b/>
                <w:noProof/>
                <w:sz w:val="24"/>
                <w:szCs w:val="24"/>
              </w:rPr>
              <w:t>PEMBAHASAN</w:t>
            </w:r>
            <w:r w:rsidRPr="009258DC">
              <w:rPr>
                <w:noProof/>
                <w:sz w:val="24"/>
                <w:szCs w:val="24"/>
              </w:rPr>
              <w:t xml:space="preserve"> sudah mengandung analisis dan sintesis ilmiah serta d</w:t>
            </w:r>
            <w:r>
              <w:rPr>
                <w:noProof/>
                <w:sz w:val="24"/>
                <w:szCs w:val="24"/>
              </w:rPr>
              <w:t>ukungan referensi yang kredibel</w:t>
            </w:r>
          </w:p>
        </w:tc>
        <w:tc>
          <w:tcPr>
            <w:tcW w:w="452" w:type="pct"/>
          </w:tcPr>
          <w:p w14:paraId="2E8516DC" w14:textId="12D9D6D2" w:rsidR="00663774" w:rsidRPr="009258DC" w:rsidRDefault="00A067F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475" w:type="pct"/>
          </w:tcPr>
          <w:p w14:paraId="42CAC007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5B057221" w14:textId="77777777" w:rsidTr="00B01353">
        <w:trPr>
          <w:trHeight w:val="352"/>
        </w:trPr>
        <w:tc>
          <w:tcPr>
            <w:tcW w:w="316" w:type="pct"/>
          </w:tcPr>
          <w:p w14:paraId="5E2EC6F0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15</w:t>
            </w:r>
          </w:p>
        </w:tc>
        <w:tc>
          <w:tcPr>
            <w:tcW w:w="3756" w:type="pct"/>
          </w:tcPr>
          <w:p w14:paraId="4392D7E7" w14:textId="77777777" w:rsidR="00663774" w:rsidRPr="009258DC" w:rsidRDefault="00663774" w:rsidP="00B01353">
            <w:pPr>
              <w:contextualSpacing/>
              <w:rPr>
                <w:noProof/>
                <w:sz w:val="24"/>
                <w:szCs w:val="24"/>
              </w:rPr>
            </w:pPr>
            <w:r w:rsidRPr="009258DC">
              <w:rPr>
                <w:b/>
                <w:noProof/>
                <w:sz w:val="24"/>
                <w:szCs w:val="24"/>
              </w:rPr>
              <w:t>SIMPULAN</w:t>
            </w:r>
            <w:r w:rsidRPr="009258DC">
              <w:rPr>
                <w:noProof/>
                <w:sz w:val="24"/>
                <w:szCs w:val="24"/>
              </w:rPr>
              <w:t xml:space="preserve"> sudah menjawab </w:t>
            </w:r>
            <w:r>
              <w:rPr>
                <w:noProof/>
                <w:sz w:val="24"/>
                <w:szCs w:val="24"/>
              </w:rPr>
              <w:t xml:space="preserve">langsung </w:t>
            </w:r>
            <w:r w:rsidRPr="009258DC">
              <w:rPr>
                <w:noProof/>
                <w:sz w:val="24"/>
                <w:szCs w:val="24"/>
              </w:rPr>
              <w:t>tujuan</w:t>
            </w:r>
            <w:r>
              <w:rPr>
                <w:noProof/>
                <w:sz w:val="24"/>
                <w:szCs w:val="24"/>
              </w:rPr>
              <w:t xml:space="preserve"> penelitian</w:t>
            </w:r>
          </w:p>
        </w:tc>
        <w:tc>
          <w:tcPr>
            <w:tcW w:w="452" w:type="pct"/>
          </w:tcPr>
          <w:p w14:paraId="73719647" w14:textId="4A12F4B4" w:rsidR="00663774" w:rsidRPr="009258DC" w:rsidRDefault="00A067F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475" w:type="pct"/>
          </w:tcPr>
          <w:p w14:paraId="679F0811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501881A7" w14:textId="77777777" w:rsidTr="00B01353">
        <w:trPr>
          <w:trHeight w:val="352"/>
        </w:trPr>
        <w:tc>
          <w:tcPr>
            <w:tcW w:w="316" w:type="pct"/>
          </w:tcPr>
          <w:p w14:paraId="7AF842C9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16</w:t>
            </w:r>
          </w:p>
        </w:tc>
        <w:tc>
          <w:tcPr>
            <w:tcW w:w="3756" w:type="pct"/>
          </w:tcPr>
          <w:p w14:paraId="21272151" w14:textId="77777777" w:rsidR="00663774" w:rsidRPr="009258DC" w:rsidRDefault="00663774" w:rsidP="00B01353">
            <w:pPr>
              <w:contextualSpacing/>
              <w:rPr>
                <w:noProof/>
                <w:sz w:val="24"/>
                <w:szCs w:val="24"/>
              </w:rPr>
            </w:pPr>
            <w:r w:rsidRPr="009258DC">
              <w:rPr>
                <w:b/>
                <w:noProof/>
                <w:sz w:val="24"/>
                <w:szCs w:val="24"/>
              </w:rPr>
              <w:t>SIMPULAN</w:t>
            </w:r>
            <w:r w:rsidRPr="009258DC">
              <w:rPr>
                <w:noProof/>
                <w:sz w:val="24"/>
                <w:szCs w:val="24"/>
              </w:rPr>
              <w:t xml:space="preserve"> sudah mengandung hasil pemikiran baru yang akan memberikan dampak</w:t>
            </w:r>
            <w:r>
              <w:rPr>
                <w:noProof/>
                <w:sz w:val="24"/>
                <w:szCs w:val="24"/>
              </w:rPr>
              <w:t xml:space="preserve"> nyata bagi ilmu dan masyarakat</w:t>
            </w:r>
          </w:p>
        </w:tc>
        <w:tc>
          <w:tcPr>
            <w:tcW w:w="452" w:type="pct"/>
          </w:tcPr>
          <w:p w14:paraId="7535E37C" w14:textId="544282FE" w:rsidR="00663774" w:rsidRPr="009258DC" w:rsidRDefault="00A067F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475" w:type="pct"/>
          </w:tcPr>
          <w:p w14:paraId="2F64FBB1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13C7DE40" w14:textId="77777777" w:rsidTr="00B01353">
        <w:trPr>
          <w:trHeight w:val="352"/>
        </w:trPr>
        <w:tc>
          <w:tcPr>
            <w:tcW w:w="316" w:type="pct"/>
          </w:tcPr>
          <w:p w14:paraId="5732C107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17</w:t>
            </w:r>
          </w:p>
        </w:tc>
        <w:tc>
          <w:tcPr>
            <w:tcW w:w="3756" w:type="pct"/>
          </w:tcPr>
          <w:p w14:paraId="51240FD2" w14:textId="77777777" w:rsidR="00663774" w:rsidRPr="009258DC" w:rsidRDefault="00663774" w:rsidP="00B01353">
            <w:pPr>
              <w:contextualSpacing/>
              <w:rPr>
                <w:noProof/>
                <w:sz w:val="24"/>
                <w:szCs w:val="24"/>
              </w:rPr>
            </w:pPr>
            <w:r w:rsidRPr="009258DC">
              <w:rPr>
                <w:b/>
                <w:noProof/>
                <w:sz w:val="24"/>
                <w:szCs w:val="24"/>
              </w:rPr>
              <w:t>SIMPULAN</w:t>
            </w:r>
            <w:r w:rsidRPr="009258DC">
              <w:rPr>
                <w:noProof/>
                <w:sz w:val="24"/>
                <w:szCs w:val="24"/>
              </w:rPr>
              <w:t xml:space="preserve"> sudah mengandung Rekomendasi yang akan memberikan sum</w:t>
            </w:r>
            <w:r>
              <w:rPr>
                <w:noProof/>
                <w:sz w:val="24"/>
                <w:szCs w:val="24"/>
              </w:rPr>
              <w:t>bangan bagi ilmu dan masyarakat</w:t>
            </w:r>
          </w:p>
        </w:tc>
        <w:tc>
          <w:tcPr>
            <w:tcW w:w="452" w:type="pct"/>
          </w:tcPr>
          <w:p w14:paraId="6F7FC2CE" w14:textId="16A82FCE" w:rsidR="00663774" w:rsidRPr="009258DC" w:rsidRDefault="00A067F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475" w:type="pct"/>
          </w:tcPr>
          <w:p w14:paraId="136138AC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668A242A" w14:textId="77777777" w:rsidTr="00B01353">
        <w:trPr>
          <w:trHeight w:val="352"/>
        </w:trPr>
        <w:tc>
          <w:tcPr>
            <w:tcW w:w="316" w:type="pct"/>
          </w:tcPr>
          <w:p w14:paraId="75A606D4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18</w:t>
            </w:r>
          </w:p>
        </w:tc>
        <w:tc>
          <w:tcPr>
            <w:tcW w:w="3756" w:type="pct"/>
          </w:tcPr>
          <w:p w14:paraId="7D60DB16" w14:textId="08760257" w:rsidR="00663774" w:rsidRPr="00D90450" w:rsidRDefault="00663774" w:rsidP="00B01353">
            <w:pPr>
              <w:contextualSpacing/>
              <w:rPr>
                <w:noProof/>
                <w:sz w:val="24"/>
                <w:szCs w:val="24"/>
                <w:lang w:val="en-US"/>
              </w:rPr>
            </w:pPr>
            <w:r w:rsidRPr="009258DC">
              <w:rPr>
                <w:b/>
                <w:noProof/>
                <w:sz w:val="24"/>
                <w:szCs w:val="24"/>
              </w:rPr>
              <w:t>DAFTAR PUSTAKA</w:t>
            </w:r>
            <w:r w:rsidR="00D90450">
              <w:rPr>
                <w:b/>
                <w:noProof/>
                <w:sz w:val="24"/>
                <w:szCs w:val="24"/>
                <w:lang w:val="en-US"/>
              </w:rPr>
              <w:t xml:space="preserve"> </w:t>
            </w:r>
            <w:r>
              <w:rPr>
                <w:noProof/>
              </w:rPr>
              <w:t xml:space="preserve">sudah </w:t>
            </w:r>
            <w:r w:rsidRPr="009258DC">
              <w:rPr>
                <w:noProof/>
                <w:sz w:val="24"/>
                <w:szCs w:val="24"/>
              </w:rPr>
              <w:t xml:space="preserve">terdiri dari </w:t>
            </w:r>
            <w:r>
              <w:rPr>
                <w:noProof/>
                <w:sz w:val="24"/>
                <w:szCs w:val="24"/>
              </w:rPr>
              <w:t>sumber referensi yang relevan</w:t>
            </w:r>
            <w:r w:rsidR="00D90450">
              <w:rPr>
                <w:noProof/>
                <w:sz w:val="24"/>
                <w:szCs w:val="24"/>
                <w:lang w:val="en-US"/>
              </w:rPr>
              <w:t xml:space="preserve"> dan sesuai dengan topik penelitian</w:t>
            </w:r>
          </w:p>
        </w:tc>
        <w:tc>
          <w:tcPr>
            <w:tcW w:w="452" w:type="pct"/>
          </w:tcPr>
          <w:p w14:paraId="07C1E6BD" w14:textId="4D3EAA08" w:rsidR="00663774" w:rsidRPr="009258DC" w:rsidRDefault="00A067F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475" w:type="pct"/>
          </w:tcPr>
          <w:p w14:paraId="34BD8AFF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0CFE5CD3" w14:textId="77777777" w:rsidTr="00B01353">
        <w:trPr>
          <w:trHeight w:val="352"/>
        </w:trPr>
        <w:tc>
          <w:tcPr>
            <w:tcW w:w="316" w:type="pct"/>
          </w:tcPr>
          <w:p w14:paraId="5C9A3CB1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19</w:t>
            </w:r>
          </w:p>
        </w:tc>
        <w:tc>
          <w:tcPr>
            <w:tcW w:w="3756" w:type="pct"/>
          </w:tcPr>
          <w:p w14:paraId="24173F8C" w14:textId="1C91818F" w:rsidR="00663774" w:rsidRPr="009258DC" w:rsidRDefault="00663774" w:rsidP="00B01353">
            <w:pPr>
              <w:contextualSpacing/>
              <w:rPr>
                <w:noProof/>
                <w:sz w:val="24"/>
                <w:szCs w:val="24"/>
              </w:rPr>
            </w:pPr>
            <w:r w:rsidRPr="009258DC">
              <w:rPr>
                <w:b/>
                <w:noProof/>
                <w:sz w:val="24"/>
                <w:szCs w:val="24"/>
              </w:rPr>
              <w:t>DAFTAR PUSTAKA</w:t>
            </w:r>
            <w:r w:rsidR="00D90450">
              <w:rPr>
                <w:b/>
                <w:noProof/>
                <w:sz w:val="24"/>
                <w:szCs w:val="24"/>
                <w:lang w:val="en-US"/>
              </w:rPr>
              <w:t xml:space="preserve"> </w:t>
            </w:r>
            <w:r w:rsidRPr="009258DC">
              <w:rPr>
                <w:noProof/>
              </w:rPr>
              <w:t>sudah</w:t>
            </w:r>
            <w:r w:rsidR="00D90450">
              <w:rPr>
                <w:noProof/>
                <w:lang w:val="en-US"/>
              </w:rPr>
              <w:t xml:space="preserve"> </w:t>
            </w:r>
            <w:r>
              <w:rPr>
                <w:noProof/>
                <w:sz w:val="24"/>
                <w:szCs w:val="24"/>
              </w:rPr>
              <w:t xml:space="preserve">mengandung minimal </w:t>
            </w:r>
            <w:r w:rsidR="00D90450">
              <w:rPr>
                <w:noProof/>
                <w:sz w:val="24"/>
                <w:szCs w:val="24"/>
              </w:rPr>
              <w:t>6</w:t>
            </w:r>
            <w:r w:rsidR="00D90450">
              <w:rPr>
                <w:noProof/>
                <w:sz w:val="24"/>
                <w:szCs w:val="24"/>
                <w:lang w:val="en-US"/>
              </w:rPr>
              <w:t>0%</w:t>
            </w:r>
            <w:r>
              <w:rPr>
                <w:noProof/>
                <w:sz w:val="24"/>
                <w:szCs w:val="24"/>
              </w:rPr>
              <w:t xml:space="preserve"> sumber yang</w:t>
            </w:r>
            <w:r w:rsidR="00D90450">
              <w:rPr>
                <w:noProof/>
                <w:sz w:val="24"/>
                <w:szCs w:val="24"/>
                <w:lang w:val="en-US"/>
              </w:rPr>
              <w:t xml:space="preserve"> </w:t>
            </w:r>
            <w:r w:rsidRPr="009258DC">
              <w:rPr>
                <w:noProof/>
                <w:sz w:val="24"/>
                <w:szCs w:val="24"/>
              </w:rPr>
              <w:t xml:space="preserve">berasal dari </w:t>
            </w:r>
            <w:r>
              <w:rPr>
                <w:noProof/>
              </w:rPr>
              <w:t xml:space="preserve">artikel </w:t>
            </w:r>
            <w:r w:rsidRPr="009258DC">
              <w:rPr>
                <w:noProof/>
                <w:sz w:val="24"/>
                <w:szCs w:val="24"/>
              </w:rPr>
              <w:t>jurnal</w:t>
            </w:r>
          </w:p>
        </w:tc>
        <w:tc>
          <w:tcPr>
            <w:tcW w:w="452" w:type="pct"/>
          </w:tcPr>
          <w:p w14:paraId="2AEDB142" w14:textId="780DD795" w:rsidR="00663774" w:rsidRPr="009258DC" w:rsidRDefault="00A067F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475" w:type="pct"/>
          </w:tcPr>
          <w:p w14:paraId="7BB5EAD1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0EFD3C13" w14:textId="77777777" w:rsidTr="00B01353">
        <w:trPr>
          <w:trHeight w:val="352"/>
        </w:trPr>
        <w:tc>
          <w:tcPr>
            <w:tcW w:w="316" w:type="pct"/>
          </w:tcPr>
          <w:p w14:paraId="153BB8BC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>
              <w:rPr>
                <w:noProof/>
                <w:sz w:val="24"/>
                <w:szCs w:val="24"/>
              </w:rPr>
              <w:t>20</w:t>
            </w:r>
          </w:p>
        </w:tc>
        <w:tc>
          <w:tcPr>
            <w:tcW w:w="3756" w:type="pct"/>
          </w:tcPr>
          <w:p w14:paraId="2F2AD2F9" w14:textId="3A6B75F7" w:rsidR="00663774" w:rsidRPr="009258DC" w:rsidRDefault="00663774" w:rsidP="00B01353">
            <w:pPr>
              <w:contextualSpacing/>
              <w:rPr>
                <w:noProof/>
                <w:sz w:val="24"/>
                <w:szCs w:val="24"/>
              </w:rPr>
            </w:pPr>
            <w:r w:rsidRPr="009258DC">
              <w:rPr>
                <w:b/>
                <w:noProof/>
                <w:sz w:val="24"/>
                <w:szCs w:val="24"/>
              </w:rPr>
              <w:t>DAFTAR PUSTAKA</w:t>
            </w:r>
            <w:r w:rsidR="00D90450">
              <w:rPr>
                <w:b/>
                <w:noProof/>
                <w:sz w:val="24"/>
                <w:szCs w:val="24"/>
                <w:lang w:val="en-US"/>
              </w:rPr>
              <w:t xml:space="preserve"> </w:t>
            </w:r>
            <w:r>
              <w:rPr>
                <w:noProof/>
              </w:rPr>
              <w:t xml:space="preserve">sudah </w:t>
            </w:r>
            <w:r w:rsidRPr="009258DC">
              <w:rPr>
                <w:noProof/>
                <w:sz w:val="24"/>
                <w:szCs w:val="24"/>
              </w:rPr>
              <w:t>terdiri dari sumber referensi yang tidak lebih dari 10 tahun</w:t>
            </w:r>
          </w:p>
        </w:tc>
        <w:tc>
          <w:tcPr>
            <w:tcW w:w="452" w:type="pct"/>
          </w:tcPr>
          <w:p w14:paraId="18EC69A9" w14:textId="461477CC" w:rsidR="00663774" w:rsidRPr="009258DC" w:rsidRDefault="00A067F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475" w:type="pct"/>
          </w:tcPr>
          <w:p w14:paraId="409E2BA5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0C874090" w14:textId="77777777" w:rsidTr="00B01353">
        <w:trPr>
          <w:trHeight w:val="352"/>
        </w:trPr>
        <w:tc>
          <w:tcPr>
            <w:tcW w:w="316" w:type="pct"/>
          </w:tcPr>
          <w:p w14:paraId="23F6644B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>
              <w:rPr>
                <w:noProof/>
                <w:sz w:val="24"/>
                <w:szCs w:val="24"/>
              </w:rPr>
              <w:t>21</w:t>
            </w:r>
          </w:p>
        </w:tc>
        <w:tc>
          <w:tcPr>
            <w:tcW w:w="3756" w:type="pct"/>
          </w:tcPr>
          <w:p w14:paraId="3E725E59" w14:textId="5EFC592C" w:rsidR="00663774" w:rsidRPr="009258DC" w:rsidRDefault="00663774" w:rsidP="00B01353">
            <w:pPr>
              <w:contextualSpacing/>
              <w:rPr>
                <w:noProof/>
                <w:sz w:val="24"/>
                <w:szCs w:val="24"/>
              </w:rPr>
            </w:pPr>
            <w:r w:rsidRPr="009258DC">
              <w:rPr>
                <w:b/>
                <w:noProof/>
                <w:sz w:val="24"/>
                <w:szCs w:val="24"/>
              </w:rPr>
              <w:t>DAFTAR PUSTAKA</w:t>
            </w:r>
            <w:r w:rsidR="00D90450">
              <w:rPr>
                <w:b/>
                <w:noProof/>
                <w:sz w:val="24"/>
                <w:szCs w:val="24"/>
                <w:lang w:val="en-US"/>
              </w:rPr>
              <w:t xml:space="preserve"> </w:t>
            </w:r>
            <w:r w:rsidRPr="009258DC">
              <w:rPr>
                <w:noProof/>
                <w:sz w:val="24"/>
                <w:szCs w:val="24"/>
              </w:rPr>
              <w:t>sudah memenuhi jum</w:t>
            </w:r>
            <w:r>
              <w:rPr>
                <w:noProof/>
                <w:sz w:val="24"/>
                <w:szCs w:val="24"/>
              </w:rPr>
              <w:t>lah minimal 15 sumber referensi</w:t>
            </w:r>
          </w:p>
        </w:tc>
        <w:tc>
          <w:tcPr>
            <w:tcW w:w="452" w:type="pct"/>
          </w:tcPr>
          <w:p w14:paraId="449A52A6" w14:textId="1A44B2F1" w:rsidR="00663774" w:rsidRPr="009258DC" w:rsidRDefault="00A067F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  <w:r>
              <w:rPr>
                <w:b/>
                <w:lang w:val="en-US"/>
              </w:rPr>
              <w:t>√</w:t>
            </w:r>
          </w:p>
        </w:tc>
        <w:tc>
          <w:tcPr>
            <w:tcW w:w="475" w:type="pct"/>
          </w:tcPr>
          <w:p w14:paraId="6F618DBB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:rsidRPr="00AA71C4" w14:paraId="1B20D54E" w14:textId="77777777" w:rsidTr="00B01353">
        <w:trPr>
          <w:trHeight w:val="352"/>
        </w:trPr>
        <w:tc>
          <w:tcPr>
            <w:tcW w:w="5000" w:type="pct"/>
            <w:gridSpan w:val="4"/>
          </w:tcPr>
          <w:p w14:paraId="0294A23E" w14:textId="337BD07B" w:rsidR="00663774" w:rsidRPr="00D90450" w:rsidRDefault="00D90450" w:rsidP="00D90450">
            <w:pPr>
              <w:contextualSpacing/>
              <w:jc w:val="center"/>
              <w:rPr>
                <w:b/>
              </w:rPr>
            </w:pPr>
            <w:r>
              <w:rPr>
                <w:b/>
              </w:rPr>
              <w:t>J</w:t>
            </w:r>
            <w:r w:rsidRPr="00210025">
              <w:rPr>
                <w:b/>
              </w:rPr>
              <w:t xml:space="preserve">ika artikel disubmit kembali tanpa </w:t>
            </w:r>
            <w:r>
              <w:rPr>
                <w:b/>
              </w:rPr>
              <w:t xml:space="preserve">perbaikan yang </w:t>
            </w:r>
            <w:r w:rsidRPr="00210025">
              <w:rPr>
                <w:b/>
              </w:rPr>
              <w:t>memenuhi syarat evaluasi diri</w:t>
            </w:r>
            <w:r>
              <w:rPr>
                <w:b/>
              </w:rPr>
              <w:t xml:space="preserve"> ini</w:t>
            </w:r>
            <w:r w:rsidRPr="00210025">
              <w:rPr>
                <w:b/>
              </w:rPr>
              <w:t>, maka artikel akan dikembalikan kepada penulis</w:t>
            </w:r>
          </w:p>
        </w:tc>
      </w:tr>
    </w:tbl>
    <w:p w14:paraId="4BC3E535" w14:textId="77777777" w:rsidR="0044586D" w:rsidRDefault="0044586D"/>
    <w:sectPr w:rsidR="0044586D" w:rsidSect="007D135F">
      <w:headerReference w:type="default" r:id="rId9"/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0005FAC" w14:textId="77777777" w:rsidR="002C0FFF" w:rsidRDefault="002C0FFF" w:rsidP="001814C4">
      <w:r>
        <w:separator/>
      </w:r>
    </w:p>
  </w:endnote>
  <w:endnote w:type="continuationSeparator" w:id="0">
    <w:p w14:paraId="3E685521" w14:textId="77777777" w:rsidR="002C0FFF" w:rsidRDefault="002C0FFF" w:rsidP="001814C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F5D1725" w14:textId="77777777" w:rsidR="002C0FFF" w:rsidRDefault="002C0FFF" w:rsidP="001814C4">
      <w:r>
        <w:separator/>
      </w:r>
    </w:p>
  </w:footnote>
  <w:footnote w:type="continuationSeparator" w:id="0">
    <w:p w14:paraId="01FB37B2" w14:textId="77777777" w:rsidR="002C0FFF" w:rsidRDefault="002C0FFF" w:rsidP="001814C4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4F4766B" w14:textId="25A1936D" w:rsidR="001814C4" w:rsidRDefault="001814C4" w:rsidP="00480F82">
    <w:pPr>
      <w:pStyle w:val="Header"/>
      <w:jc w:val="center"/>
    </w:pPr>
    <w:r w:rsidRPr="001814C4">
      <w:rPr>
        <w:b/>
        <w:sz w:val="32"/>
        <w:szCs w:val="32"/>
        <w:lang w:val="en-US"/>
      </w:rPr>
      <w:t>FORM EVALUASI DIRI KOMUNIKATOR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0344561"/>
    <w:multiLevelType w:val="hybridMultilevel"/>
    <w:tmpl w:val="A45AAAE2"/>
    <w:lvl w:ilvl="0" w:tplc="0421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21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21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21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>
    <w:nsid w:val="56960046"/>
    <w:multiLevelType w:val="hybridMultilevel"/>
    <w:tmpl w:val="3B4AE2F6"/>
    <w:lvl w:ilvl="0" w:tplc="0421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21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21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21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8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63774"/>
    <w:rsid w:val="001814C4"/>
    <w:rsid w:val="002C0FFF"/>
    <w:rsid w:val="00320B91"/>
    <w:rsid w:val="00396C6B"/>
    <w:rsid w:val="0044586D"/>
    <w:rsid w:val="00480F82"/>
    <w:rsid w:val="00663774"/>
    <w:rsid w:val="007068A8"/>
    <w:rsid w:val="007D135F"/>
    <w:rsid w:val="007E1E6C"/>
    <w:rsid w:val="00837A21"/>
    <w:rsid w:val="00851E4A"/>
    <w:rsid w:val="00A067F4"/>
    <w:rsid w:val="00AE7052"/>
    <w:rsid w:val="00B35489"/>
    <w:rsid w:val="00D90450"/>
    <w:rsid w:val="00E67F01"/>
    <w:rsid w:val="00F809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F32BB4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ID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63774"/>
    <w:rPr>
      <w:rFonts w:ascii="Times New Roman" w:eastAsia="Times New Roman" w:hAnsi="Times New Roman" w:cs="Times New Roman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63774"/>
    <w:rPr>
      <w:rFonts w:cs="Times New Roman"/>
      <w:color w:val="0000FF"/>
      <w:u w:val="single"/>
    </w:rPr>
  </w:style>
  <w:style w:type="paragraph" w:styleId="ListParagraph">
    <w:name w:val="List Paragraph"/>
    <w:aliases w:val="anak bab."/>
    <w:basedOn w:val="Normal"/>
    <w:link w:val="ListParagraphChar"/>
    <w:uiPriority w:val="34"/>
    <w:qFormat/>
    <w:rsid w:val="00663774"/>
    <w:pPr>
      <w:spacing w:line="360" w:lineRule="auto"/>
      <w:ind w:left="720"/>
      <w:contextualSpacing/>
    </w:pPr>
    <w:rPr>
      <w:rFonts w:asciiTheme="minorHAnsi" w:eastAsiaTheme="minorHAnsi" w:hAnsiTheme="minorHAnsi" w:cstheme="minorBidi"/>
      <w:noProof/>
      <w:sz w:val="22"/>
      <w:szCs w:val="22"/>
    </w:rPr>
  </w:style>
  <w:style w:type="table" w:styleId="TableGrid">
    <w:name w:val="Table Grid"/>
    <w:basedOn w:val="TableNormal"/>
    <w:uiPriority w:val="59"/>
    <w:rsid w:val="00663774"/>
    <w:rPr>
      <w:rFonts w:eastAsiaTheme="minorEastAsia"/>
      <w:sz w:val="22"/>
      <w:szCs w:val="22"/>
      <w:lang w:val="en-GB" w:eastAsia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ListParagraphChar">
    <w:name w:val="List Paragraph Char"/>
    <w:aliases w:val="anak bab. Char"/>
    <w:link w:val="ListParagraph"/>
    <w:uiPriority w:val="34"/>
    <w:locked/>
    <w:rsid w:val="00663774"/>
    <w:rPr>
      <w:noProof/>
      <w:sz w:val="22"/>
      <w:szCs w:val="22"/>
      <w:lang w:val="id-ID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663774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663774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1814C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814C4"/>
    <w:rPr>
      <w:rFonts w:ascii="Times New Roman" w:eastAsia="Times New Roman" w:hAnsi="Times New Roman" w:cs="Times New Roman"/>
      <w:lang w:val="id-ID"/>
    </w:rPr>
  </w:style>
  <w:style w:type="paragraph" w:styleId="Footer">
    <w:name w:val="footer"/>
    <w:basedOn w:val="Normal"/>
    <w:link w:val="FooterChar"/>
    <w:uiPriority w:val="99"/>
    <w:unhideWhenUsed/>
    <w:rsid w:val="001814C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814C4"/>
    <w:rPr>
      <w:rFonts w:ascii="Times New Roman" w:eastAsia="Times New Roman" w:hAnsi="Times New Roman" w:cs="Times New Roman"/>
      <w:lang w:val="id-I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ID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63774"/>
    <w:rPr>
      <w:rFonts w:ascii="Times New Roman" w:eastAsia="Times New Roman" w:hAnsi="Times New Roman" w:cs="Times New Roman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63774"/>
    <w:rPr>
      <w:rFonts w:cs="Times New Roman"/>
      <w:color w:val="0000FF"/>
      <w:u w:val="single"/>
    </w:rPr>
  </w:style>
  <w:style w:type="paragraph" w:styleId="ListParagraph">
    <w:name w:val="List Paragraph"/>
    <w:aliases w:val="anak bab."/>
    <w:basedOn w:val="Normal"/>
    <w:link w:val="ListParagraphChar"/>
    <w:uiPriority w:val="34"/>
    <w:qFormat/>
    <w:rsid w:val="00663774"/>
    <w:pPr>
      <w:spacing w:line="360" w:lineRule="auto"/>
      <w:ind w:left="720"/>
      <w:contextualSpacing/>
    </w:pPr>
    <w:rPr>
      <w:rFonts w:asciiTheme="minorHAnsi" w:eastAsiaTheme="minorHAnsi" w:hAnsiTheme="minorHAnsi" w:cstheme="minorBidi"/>
      <w:noProof/>
      <w:sz w:val="22"/>
      <w:szCs w:val="22"/>
    </w:rPr>
  </w:style>
  <w:style w:type="table" w:styleId="TableGrid">
    <w:name w:val="Table Grid"/>
    <w:basedOn w:val="TableNormal"/>
    <w:uiPriority w:val="59"/>
    <w:rsid w:val="00663774"/>
    <w:rPr>
      <w:rFonts w:eastAsiaTheme="minorEastAsia"/>
      <w:sz w:val="22"/>
      <w:szCs w:val="22"/>
      <w:lang w:val="en-GB" w:eastAsia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ListParagraphChar">
    <w:name w:val="List Paragraph Char"/>
    <w:aliases w:val="anak bab. Char"/>
    <w:link w:val="ListParagraph"/>
    <w:uiPriority w:val="34"/>
    <w:locked/>
    <w:rsid w:val="00663774"/>
    <w:rPr>
      <w:noProof/>
      <w:sz w:val="22"/>
      <w:szCs w:val="22"/>
      <w:lang w:val="id-ID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663774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663774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1814C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814C4"/>
    <w:rPr>
      <w:rFonts w:ascii="Times New Roman" w:eastAsia="Times New Roman" w:hAnsi="Times New Roman" w:cs="Times New Roman"/>
      <w:lang w:val="id-ID"/>
    </w:rPr>
  </w:style>
  <w:style w:type="paragraph" w:styleId="Footer">
    <w:name w:val="footer"/>
    <w:basedOn w:val="Normal"/>
    <w:link w:val="FooterChar"/>
    <w:uiPriority w:val="99"/>
    <w:unhideWhenUsed/>
    <w:rsid w:val="001814C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814C4"/>
    <w:rPr>
      <w:rFonts w:ascii="Times New Roman" w:eastAsia="Times New Roman" w:hAnsi="Times New Roman" w:cs="Times New Roman"/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journal.umy.ac.id/index.php/jkm/about/submissions" TargetMode="Externa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4</Pages>
  <Words>1733</Words>
  <Characters>9883</Characters>
  <Application>Microsoft Office Word</Application>
  <DocSecurity>0</DocSecurity>
  <Lines>82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59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 Office User</dc:creator>
  <cp:lastModifiedBy>Aida Hidayat</cp:lastModifiedBy>
  <cp:revision>3</cp:revision>
  <dcterms:created xsi:type="dcterms:W3CDTF">2019-08-06T14:24:00Z</dcterms:created>
  <dcterms:modified xsi:type="dcterms:W3CDTF">2019-08-06T14:42:00Z</dcterms:modified>
</cp:coreProperties>
</file>